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EEC6EF" w14:textId="0942F039" w:rsidR="00FC1054" w:rsidRDefault="00FC1054" w:rsidP="00CA4D76">
      <w:pPr>
        <w:rPr>
          <w:rFonts w:asciiTheme="majorHAnsi" w:hAnsiTheme="majorHAnsi" w:cstheme="majorHAnsi"/>
          <w:b/>
          <w:bCs/>
          <w:sz w:val="28"/>
          <w:szCs w:val="28"/>
        </w:rPr>
      </w:pPr>
      <w:r w:rsidRPr="00FC1054">
        <w:rPr>
          <w:rFonts w:asciiTheme="majorHAnsi" w:hAnsiTheme="majorHAnsi" w:cstheme="majorHAnsi"/>
          <w:b/>
          <w:bCs/>
          <w:noProof/>
          <w:sz w:val="28"/>
          <w:szCs w:val="28"/>
        </w:rPr>
        <w:drawing>
          <wp:anchor distT="0" distB="0" distL="114300" distR="114300" simplePos="0" relativeHeight="251659264" behindDoc="0" locked="0" layoutInCell="1" allowOverlap="1" wp14:anchorId="2492D6C6" wp14:editId="7731A2E8">
            <wp:simplePos x="0" y="0"/>
            <wp:positionH relativeFrom="column">
              <wp:posOffset>1320800</wp:posOffset>
            </wp:positionH>
            <wp:positionV relativeFrom="paragraph">
              <wp:posOffset>203200</wp:posOffset>
            </wp:positionV>
            <wp:extent cx="2935816" cy="843325"/>
            <wp:effectExtent l="0" t="0" r="0" b="0"/>
            <wp:wrapSquare wrapText="bothSides"/>
            <wp:docPr id="3" name="Picture 2">
              <a:extLst xmlns:a="http://schemas.openxmlformats.org/drawingml/2006/main">
                <a:ext uri="{FF2B5EF4-FFF2-40B4-BE49-F238E27FC236}">
                  <a16:creationId xmlns:a16="http://schemas.microsoft.com/office/drawing/2014/main" id="{946C5170-C881-4662-BC50-FF477AF95E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46C5170-C881-4662-BC50-FF477AF95ED8}"/>
                        </a:ext>
                      </a:extLst>
                    </pic:cNvPr>
                    <pic:cNvPicPr>
                      <a:picLocks noChangeAspect="1"/>
                    </pic:cNvPicPr>
                  </pic:nvPicPr>
                  <pic:blipFill rotWithShape="1">
                    <a:blip r:embed="rId11" cstate="print">
                      <a:extLst>
                        <a:ext uri="{28A0092B-C50C-407E-A947-70E740481C1C}">
                          <a14:useLocalDpi xmlns:a14="http://schemas.microsoft.com/office/drawing/2010/main" val="0"/>
                        </a:ext>
                      </a:extLst>
                    </a:blip>
                    <a:srcRect l="20832" t="40521" r="19724" b="42381"/>
                    <a:stretch/>
                  </pic:blipFill>
                  <pic:spPr>
                    <a:xfrm>
                      <a:off x="0" y="0"/>
                      <a:ext cx="2935816" cy="843325"/>
                    </a:xfrm>
                    <a:prstGeom prst="rect">
                      <a:avLst/>
                    </a:prstGeom>
                  </pic:spPr>
                </pic:pic>
              </a:graphicData>
            </a:graphic>
            <wp14:sizeRelH relativeFrom="page">
              <wp14:pctWidth>0</wp14:pctWidth>
            </wp14:sizeRelH>
            <wp14:sizeRelV relativeFrom="page">
              <wp14:pctHeight>0</wp14:pctHeight>
            </wp14:sizeRelV>
          </wp:anchor>
        </w:drawing>
      </w:r>
    </w:p>
    <w:p w14:paraId="5B4A73DA" w14:textId="08B4558E" w:rsidR="00FC1054" w:rsidRDefault="00FC1054" w:rsidP="00CA4D76">
      <w:pPr>
        <w:rPr>
          <w:rFonts w:asciiTheme="majorHAnsi" w:hAnsiTheme="majorHAnsi" w:cstheme="majorHAnsi"/>
          <w:b/>
          <w:bCs/>
          <w:sz w:val="28"/>
          <w:szCs w:val="28"/>
        </w:rPr>
      </w:pPr>
    </w:p>
    <w:p w14:paraId="6B13B5B2" w14:textId="77777777" w:rsidR="00FC1054" w:rsidRDefault="00FC1054" w:rsidP="00CA4D76">
      <w:pPr>
        <w:rPr>
          <w:rFonts w:asciiTheme="majorHAnsi" w:hAnsiTheme="majorHAnsi" w:cstheme="majorHAnsi"/>
          <w:b/>
          <w:bCs/>
          <w:sz w:val="28"/>
          <w:szCs w:val="28"/>
        </w:rPr>
      </w:pPr>
    </w:p>
    <w:p w14:paraId="31513D2C" w14:textId="77777777" w:rsidR="00FC1054" w:rsidRDefault="00FC1054" w:rsidP="00CA4D76">
      <w:pPr>
        <w:rPr>
          <w:rFonts w:asciiTheme="majorHAnsi" w:hAnsiTheme="majorHAnsi" w:cstheme="majorHAnsi"/>
          <w:b/>
          <w:bCs/>
          <w:sz w:val="28"/>
          <w:szCs w:val="28"/>
        </w:rPr>
      </w:pPr>
    </w:p>
    <w:p w14:paraId="38080BD6" w14:textId="2CFC657A" w:rsidR="00B97609" w:rsidRPr="00FC1054" w:rsidRDefault="00B97609" w:rsidP="00FC1054">
      <w:pPr>
        <w:jc w:val="center"/>
        <w:rPr>
          <w:rFonts w:asciiTheme="majorHAnsi" w:hAnsiTheme="majorHAnsi" w:cstheme="majorHAnsi"/>
          <w:b/>
          <w:bCs/>
          <w:sz w:val="28"/>
          <w:szCs w:val="28"/>
        </w:rPr>
      </w:pPr>
      <w:r w:rsidRPr="00FC1054">
        <w:rPr>
          <w:rFonts w:asciiTheme="majorHAnsi" w:hAnsiTheme="majorHAnsi" w:cstheme="majorHAnsi"/>
          <w:b/>
          <w:bCs/>
          <w:sz w:val="28"/>
          <w:szCs w:val="28"/>
        </w:rPr>
        <w:t>Academic Year: 20</w:t>
      </w:r>
      <w:r w:rsidR="003C087D" w:rsidRPr="00FC1054">
        <w:rPr>
          <w:rFonts w:asciiTheme="majorHAnsi" w:hAnsiTheme="majorHAnsi" w:cstheme="majorHAnsi"/>
          <w:b/>
          <w:bCs/>
          <w:sz w:val="28"/>
          <w:szCs w:val="28"/>
        </w:rPr>
        <w:t>2</w:t>
      </w:r>
      <w:r w:rsidR="00FF1E33">
        <w:rPr>
          <w:rFonts w:asciiTheme="majorHAnsi" w:hAnsiTheme="majorHAnsi" w:cstheme="majorHAnsi"/>
          <w:b/>
          <w:bCs/>
          <w:sz w:val="28"/>
          <w:szCs w:val="28"/>
        </w:rPr>
        <w:t>2</w:t>
      </w:r>
      <w:r w:rsidRPr="00FC1054">
        <w:rPr>
          <w:rFonts w:asciiTheme="majorHAnsi" w:hAnsiTheme="majorHAnsi" w:cstheme="majorHAnsi"/>
          <w:b/>
          <w:bCs/>
          <w:sz w:val="28"/>
          <w:szCs w:val="28"/>
        </w:rPr>
        <w:t>/2</w:t>
      </w:r>
      <w:r w:rsidR="00FF1E33">
        <w:rPr>
          <w:rFonts w:asciiTheme="majorHAnsi" w:hAnsiTheme="majorHAnsi" w:cstheme="majorHAnsi"/>
          <w:b/>
          <w:bCs/>
          <w:sz w:val="28"/>
          <w:szCs w:val="28"/>
        </w:rPr>
        <w:t>3</w:t>
      </w:r>
    </w:p>
    <w:p w14:paraId="27BAE20B" w14:textId="2AFA01E3" w:rsidR="00B97609" w:rsidRPr="00FC1054" w:rsidRDefault="00B97609" w:rsidP="00FC1054">
      <w:pPr>
        <w:jc w:val="center"/>
        <w:rPr>
          <w:rFonts w:asciiTheme="majorHAnsi" w:hAnsiTheme="majorHAnsi" w:cstheme="majorHAnsi"/>
          <w:b/>
          <w:bCs/>
          <w:sz w:val="28"/>
          <w:szCs w:val="28"/>
        </w:rPr>
      </w:pPr>
      <w:r w:rsidRPr="00FC1054">
        <w:rPr>
          <w:rFonts w:asciiTheme="majorHAnsi" w:hAnsiTheme="majorHAnsi" w:cstheme="majorHAnsi"/>
          <w:b/>
          <w:bCs/>
          <w:sz w:val="28"/>
          <w:szCs w:val="28"/>
        </w:rPr>
        <w:t xml:space="preserve">Module Code </w:t>
      </w:r>
      <w:r w:rsidR="00CD361B" w:rsidRPr="00FC1054">
        <w:rPr>
          <w:rFonts w:asciiTheme="majorHAnsi" w:hAnsiTheme="majorHAnsi" w:cstheme="majorHAnsi"/>
          <w:b/>
          <w:bCs/>
          <w:sz w:val="28"/>
          <w:szCs w:val="28"/>
        </w:rPr>
        <w:t>–</w:t>
      </w:r>
      <w:r w:rsidRPr="00FC1054">
        <w:rPr>
          <w:rFonts w:asciiTheme="majorHAnsi" w:hAnsiTheme="majorHAnsi" w:cstheme="majorHAnsi"/>
          <w:b/>
          <w:bCs/>
          <w:sz w:val="28"/>
          <w:szCs w:val="28"/>
        </w:rPr>
        <w:t xml:space="preserve"> CIS</w:t>
      </w:r>
      <w:r w:rsidR="00CD361B" w:rsidRPr="00FC1054">
        <w:rPr>
          <w:rFonts w:asciiTheme="majorHAnsi" w:hAnsiTheme="majorHAnsi" w:cstheme="majorHAnsi"/>
          <w:b/>
          <w:bCs/>
          <w:sz w:val="28"/>
          <w:szCs w:val="28"/>
        </w:rPr>
        <w:t>7008</w:t>
      </w:r>
    </w:p>
    <w:p w14:paraId="477E768B" w14:textId="4F214D39" w:rsidR="00B97609" w:rsidRPr="00FC1054" w:rsidRDefault="00B97609" w:rsidP="00FC1054">
      <w:pPr>
        <w:jc w:val="center"/>
        <w:rPr>
          <w:rFonts w:asciiTheme="majorHAnsi" w:hAnsiTheme="majorHAnsi" w:cstheme="majorHAnsi"/>
          <w:b/>
          <w:bCs/>
          <w:sz w:val="28"/>
          <w:szCs w:val="28"/>
        </w:rPr>
      </w:pPr>
      <w:r w:rsidRPr="00FC1054">
        <w:rPr>
          <w:rFonts w:asciiTheme="majorHAnsi" w:hAnsiTheme="majorHAnsi" w:cstheme="majorHAnsi"/>
          <w:b/>
          <w:bCs/>
          <w:sz w:val="28"/>
          <w:szCs w:val="28"/>
        </w:rPr>
        <w:t xml:space="preserve">Module Title - </w:t>
      </w:r>
      <w:r w:rsidR="00CD361B" w:rsidRPr="00FC1054">
        <w:rPr>
          <w:rFonts w:asciiTheme="majorHAnsi" w:hAnsiTheme="majorHAnsi" w:cstheme="majorHAnsi"/>
          <w:b/>
          <w:bCs/>
          <w:sz w:val="28"/>
          <w:szCs w:val="28"/>
        </w:rPr>
        <w:t>Technology Project Management</w:t>
      </w:r>
    </w:p>
    <w:p w14:paraId="59969553" w14:textId="77777777" w:rsidR="00B97609" w:rsidRPr="00FC1054" w:rsidRDefault="00B97609" w:rsidP="00FC1054">
      <w:pPr>
        <w:jc w:val="center"/>
        <w:rPr>
          <w:rFonts w:asciiTheme="majorHAnsi" w:hAnsiTheme="majorHAnsi" w:cstheme="majorHAnsi"/>
          <w:b/>
          <w:bCs/>
          <w:sz w:val="28"/>
          <w:szCs w:val="28"/>
        </w:rPr>
      </w:pPr>
      <w:r w:rsidRPr="00FC1054">
        <w:rPr>
          <w:rFonts w:asciiTheme="majorHAnsi" w:hAnsiTheme="majorHAnsi" w:cstheme="majorHAnsi"/>
          <w:b/>
          <w:bCs/>
          <w:sz w:val="28"/>
          <w:szCs w:val="28"/>
        </w:rPr>
        <w:t>Credit Value- 20</w:t>
      </w:r>
    </w:p>
    <w:p w14:paraId="00EB8166" w14:textId="4AA1BADE" w:rsidR="00B97609" w:rsidRPr="00FC1054" w:rsidRDefault="00B97609" w:rsidP="00FC1054">
      <w:pPr>
        <w:jc w:val="center"/>
        <w:rPr>
          <w:rFonts w:asciiTheme="majorHAnsi" w:hAnsiTheme="majorHAnsi" w:cstheme="majorHAnsi"/>
          <w:b/>
          <w:bCs/>
          <w:sz w:val="28"/>
          <w:szCs w:val="28"/>
        </w:rPr>
      </w:pPr>
      <w:r w:rsidRPr="00FC1054">
        <w:rPr>
          <w:rFonts w:asciiTheme="majorHAnsi" w:hAnsiTheme="majorHAnsi" w:cstheme="majorHAnsi"/>
          <w:b/>
          <w:bCs/>
          <w:sz w:val="28"/>
          <w:szCs w:val="28"/>
        </w:rPr>
        <w:t xml:space="preserve">Term </w:t>
      </w:r>
      <w:r w:rsidR="006945B6" w:rsidRPr="00FC1054">
        <w:rPr>
          <w:rFonts w:asciiTheme="majorHAnsi" w:hAnsiTheme="majorHAnsi" w:cstheme="majorHAnsi"/>
          <w:b/>
          <w:bCs/>
          <w:sz w:val="28"/>
          <w:szCs w:val="28"/>
        </w:rPr>
        <w:t>1</w:t>
      </w:r>
    </w:p>
    <w:p w14:paraId="65CFDD46" w14:textId="5DC3A9C3" w:rsidR="00B97609" w:rsidRPr="00FC1054" w:rsidRDefault="00B97609" w:rsidP="00FC1054">
      <w:pPr>
        <w:jc w:val="center"/>
        <w:rPr>
          <w:rFonts w:asciiTheme="majorHAnsi" w:hAnsiTheme="majorHAnsi" w:cstheme="majorHAnsi"/>
          <w:b/>
          <w:bCs/>
          <w:sz w:val="28"/>
          <w:szCs w:val="28"/>
        </w:rPr>
      </w:pPr>
      <w:r w:rsidRPr="00FC1054">
        <w:rPr>
          <w:rFonts w:asciiTheme="majorHAnsi" w:hAnsiTheme="majorHAnsi" w:cstheme="majorHAnsi"/>
          <w:b/>
          <w:bCs/>
          <w:sz w:val="28"/>
          <w:szCs w:val="28"/>
        </w:rPr>
        <w:t xml:space="preserve">Module Leader: </w:t>
      </w:r>
      <w:r w:rsidR="00FF1E33">
        <w:rPr>
          <w:rFonts w:asciiTheme="majorHAnsi" w:hAnsiTheme="majorHAnsi" w:cstheme="majorHAnsi"/>
          <w:b/>
          <w:bCs/>
          <w:sz w:val="28"/>
          <w:szCs w:val="28"/>
        </w:rPr>
        <w:t>Hasan Al-Ani</w:t>
      </w:r>
    </w:p>
    <w:p w14:paraId="7C64BEB1" w14:textId="0FD5187F" w:rsidR="00645692" w:rsidRPr="00FC1054" w:rsidRDefault="00645692" w:rsidP="00FC1054">
      <w:pPr>
        <w:jc w:val="center"/>
        <w:rPr>
          <w:rFonts w:asciiTheme="majorHAnsi" w:hAnsiTheme="majorHAnsi" w:cstheme="majorHAnsi"/>
          <w:b/>
          <w:bCs/>
          <w:sz w:val="28"/>
          <w:szCs w:val="28"/>
        </w:rPr>
      </w:pPr>
      <w:r w:rsidRPr="00FC1054">
        <w:rPr>
          <w:rFonts w:asciiTheme="majorHAnsi" w:hAnsiTheme="majorHAnsi" w:cstheme="majorHAnsi"/>
          <w:b/>
          <w:bCs/>
          <w:sz w:val="28"/>
          <w:szCs w:val="28"/>
        </w:rPr>
        <w:t>MAIN ASSIGNMENT</w:t>
      </w:r>
    </w:p>
    <w:p w14:paraId="69A81A15" w14:textId="3FAC4B99" w:rsidR="00635640" w:rsidRPr="00FC1054" w:rsidRDefault="00635640" w:rsidP="00FC1054">
      <w:pPr>
        <w:jc w:val="center"/>
        <w:rPr>
          <w:rFonts w:asciiTheme="majorHAnsi" w:hAnsiTheme="majorHAnsi" w:cstheme="majorHAnsi"/>
          <w:b/>
          <w:bCs/>
          <w:sz w:val="28"/>
          <w:szCs w:val="28"/>
        </w:rPr>
      </w:pPr>
      <w:r w:rsidRPr="00FC1054">
        <w:rPr>
          <w:rFonts w:asciiTheme="majorHAnsi" w:hAnsiTheme="majorHAnsi" w:cstheme="majorHAnsi"/>
          <w:b/>
          <w:bCs/>
          <w:sz w:val="28"/>
          <w:szCs w:val="28"/>
        </w:rPr>
        <w:t xml:space="preserve">WRIT1 </w:t>
      </w:r>
      <w:r w:rsidR="00FF1E33">
        <w:rPr>
          <w:rFonts w:asciiTheme="majorHAnsi" w:hAnsiTheme="majorHAnsi" w:cstheme="majorHAnsi"/>
          <w:b/>
          <w:bCs/>
          <w:sz w:val="28"/>
          <w:szCs w:val="28"/>
        </w:rPr>
        <w:t>50</w:t>
      </w:r>
      <w:r w:rsidRPr="00FC1054">
        <w:rPr>
          <w:rFonts w:asciiTheme="majorHAnsi" w:hAnsiTheme="majorHAnsi" w:cstheme="majorHAnsi"/>
          <w:b/>
          <w:bCs/>
          <w:sz w:val="28"/>
          <w:szCs w:val="28"/>
        </w:rPr>
        <w:t xml:space="preserve"> %</w:t>
      </w:r>
    </w:p>
    <w:p w14:paraId="08D82C39" w14:textId="77777777" w:rsidR="00635640" w:rsidRPr="00FC1054" w:rsidRDefault="00635640" w:rsidP="00FC1054">
      <w:pPr>
        <w:jc w:val="center"/>
        <w:rPr>
          <w:rFonts w:asciiTheme="majorHAnsi" w:hAnsiTheme="majorHAnsi" w:cstheme="majorHAnsi"/>
          <w:b/>
          <w:bCs/>
          <w:sz w:val="28"/>
          <w:szCs w:val="28"/>
        </w:rPr>
      </w:pPr>
    </w:p>
    <w:p w14:paraId="7A0D42F5" w14:textId="4AC2DBF3" w:rsidR="00635640" w:rsidRPr="00FC1054" w:rsidRDefault="00635640" w:rsidP="00FC1054">
      <w:pPr>
        <w:jc w:val="center"/>
        <w:rPr>
          <w:rFonts w:asciiTheme="majorHAnsi" w:hAnsiTheme="majorHAnsi" w:cstheme="majorHAnsi"/>
          <w:b/>
          <w:bCs/>
          <w:sz w:val="28"/>
          <w:szCs w:val="28"/>
        </w:rPr>
      </w:pPr>
      <w:r w:rsidRPr="00FC1054">
        <w:rPr>
          <w:rFonts w:asciiTheme="majorHAnsi" w:hAnsiTheme="majorHAnsi" w:cstheme="majorHAnsi"/>
          <w:b/>
          <w:bCs/>
          <w:sz w:val="28"/>
          <w:szCs w:val="28"/>
        </w:rPr>
        <w:t xml:space="preserve">HAND-OUT DATE: </w:t>
      </w:r>
      <w:r w:rsidR="00D25397">
        <w:rPr>
          <w:rFonts w:asciiTheme="majorHAnsi" w:hAnsiTheme="majorHAnsi" w:cstheme="majorHAnsi"/>
          <w:b/>
          <w:bCs/>
          <w:sz w:val="28"/>
          <w:szCs w:val="28"/>
        </w:rPr>
        <w:t>Week 5</w:t>
      </w:r>
    </w:p>
    <w:p w14:paraId="623946ED" w14:textId="191B4A2C" w:rsidR="00635640" w:rsidRPr="00FC1054" w:rsidRDefault="00635640" w:rsidP="00FC1054">
      <w:pPr>
        <w:jc w:val="center"/>
        <w:rPr>
          <w:rFonts w:asciiTheme="majorHAnsi" w:hAnsiTheme="majorHAnsi" w:cstheme="majorHAnsi"/>
          <w:b/>
          <w:bCs/>
          <w:sz w:val="28"/>
          <w:szCs w:val="28"/>
        </w:rPr>
      </w:pPr>
      <w:r w:rsidRPr="00FC1054">
        <w:rPr>
          <w:rFonts w:asciiTheme="majorHAnsi" w:hAnsiTheme="majorHAnsi" w:cstheme="majorHAnsi"/>
          <w:b/>
          <w:bCs/>
          <w:sz w:val="28"/>
          <w:szCs w:val="28"/>
        </w:rPr>
        <w:t xml:space="preserve">HAND-IN DATE: </w:t>
      </w:r>
      <w:r w:rsidR="00D25397">
        <w:rPr>
          <w:rFonts w:asciiTheme="majorHAnsi" w:hAnsiTheme="majorHAnsi" w:cstheme="majorHAnsi"/>
          <w:b/>
          <w:bCs/>
          <w:sz w:val="28"/>
          <w:szCs w:val="28"/>
        </w:rPr>
        <w:t>Week 6</w:t>
      </w:r>
    </w:p>
    <w:p w14:paraId="7268C19C" w14:textId="449A3DD2" w:rsidR="00B97609" w:rsidRPr="00CA4D76" w:rsidRDefault="00B97609" w:rsidP="00CA4D76"/>
    <w:p w14:paraId="37D87AA7" w14:textId="1F365AC8" w:rsidR="00B97609" w:rsidRPr="00CA4D76" w:rsidRDefault="00B97609" w:rsidP="00CA4D76"/>
    <w:p w14:paraId="61B405B4" w14:textId="01B9F11B" w:rsidR="00B97609" w:rsidRPr="004F3CF0" w:rsidRDefault="00B97609" w:rsidP="00FC1054">
      <w:pPr>
        <w:jc w:val="center"/>
        <w:rPr>
          <w:rFonts w:asciiTheme="majorHAnsi" w:hAnsiTheme="majorHAnsi" w:cstheme="majorHAnsi"/>
          <w:b/>
          <w:sz w:val="40"/>
          <w:szCs w:val="40"/>
        </w:rPr>
      </w:pPr>
      <w:r w:rsidRPr="004F3CF0">
        <w:rPr>
          <w:rFonts w:asciiTheme="majorHAnsi" w:hAnsiTheme="majorHAnsi" w:cstheme="majorHAnsi"/>
          <w:b/>
          <w:sz w:val="40"/>
          <w:szCs w:val="40"/>
        </w:rPr>
        <w:t>Assessment Brief</w:t>
      </w:r>
    </w:p>
    <w:p w14:paraId="3F210C7B" w14:textId="1776B606" w:rsidR="00B97609" w:rsidRPr="004F3CF0" w:rsidRDefault="00B97609" w:rsidP="00FC1054">
      <w:pPr>
        <w:jc w:val="center"/>
        <w:rPr>
          <w:rFonts w:asciiTheme="majorHAnsi" w:hAnsiTheme="majorHAnsi" w:cstheme="majorHAnsi"/>
          <w:b/>
          <w:sz w:val="40"/>
          <w:szCs w:val="40"/>
        </w:rPr>
      </w:pPr>
      <w:r w:rsidRPr="004F3CF0">
        <w:rPr>
          <w:rFonts w:asciiTheme="majorHAnsi" w:hAnsiTheme="majorHAnsi" w:cstheme="majorHAnsi"/>
          <w:b/>
          <w:sz w:val="40"/>
          <w:szCs w:val="40"/>
        </w:rPr>
        <w:t xml:space="preserve">Assessment Title: </w:t>
      </w:r>
      <w:r w:rsidR="00CD361B" w:rsidRPr="00CD361B">
        <w:rPr>
          <w:rFonts w:asciiTheme="majorHAnsi" w:hAnsiTheme="majorHAnsi" w:cstheme="majorHAnsi"/>
          <w:b/>
          <w:sz w:val="40"/>
          <w:szCs w:val="40"/>
        </w:rPr>
        <w:t xml:space="preserve">Technology Project Management </w:t>
      </w:r>
      <w:proofErr w:type="gramStart"/>
      <w:r w:rsidR="00CD361B" w:rsidRPr="00CD361B">
        <w:rPr>
          <w:rFonts w:asciiTheme="majorHAnsi" w:hAnsiTheme="majorHAnsi" w:cstheme="majorHAnsi"/>
          <w:b/>
          <w:sz w:val="40"/>
          <w:szCs w:val="40"/>
        </w:rPr>
        <w:t xml:space="preserve">-  </w:t>
      </w:r>
      <w:r w:rsidR="00FC1054">
        <w:rPr>
          <w:rFonts w:asciiTheme="majorHAnsi" w:hAnsiTheme="majorHAnsi" w:cstheme="majorHAnsi"/>
          <w:b/>
          <w:sz w:val="40"/>
          <w:szCs w:val="40"/>
        </w:rPr>
        <w:t>C</w:t>
      </w:r>
      <w:r w:rsidR="00CD361B" w:rsidRPr="00CD361B">
        <w:rPr>
          <w:rFonts w:asciiTheme="majorHAnsi" w:hAnsiTheme="majorHAnsi" w:cstheme="majorHAnsi"/>
          <w:b/>
          <w:sz w:val="40"/>
          <w:szCs w:val="40"/>
        </w:rPr>
        <w:t>ritique</w:t>
      </w:r>
      <w:proofErr w:type="gramEnd"/>
    </w:p>
    <w:p w14:paraId="71E89516" w14:textId="40E344F4" w:rsidR="00B97609" w:rsidRDefault="00B97609" w:rsidP="00FC1054">
      <w:pPr>
        <w:jc w:val="center"/>
        <w:rPr>
          <w:rFonts w:asciiTheme="majorHAnsi" w:hAnsiTheme="majorHAnsi" w:cstheme="majorHAnsi"/>
          <w:sz w:val="28"/>
          <w:szCs w:val="28"/>
        </w:rPr>
      </w:pPr>
      <w:r w:rsidRPr="004F3CF0">
        <w:rPr>
          <w:rFonts w:asciiTheme="majorHAnsi" w:hAnsiTheme="majorHAnsi" w:cstheme="majorHAnsi"/>
          <w:sz w:val="28"/>
          <w:szCs w:val="28"/>
        </w:rPr>
        <w:t>Hand-in details are displayed on the module Moodle</w:t>
      </w:r>
    </w:p>
    <w:p w14:paraId="174D0FA9" w14:textId="14A47FA1" w:rsidR="006024B4" w:rsidRDefault="006024B4" w:rsidP="00CA4D76">
      <w:pPr>
        <w:rPr>
          <w:rFonts w:asciiTheme="majorHAnsi" w:hAnsiTheme="majorHAnsi" w:cstheme="majorHAnsi"/>
          <w:sz w:val="28"/>
          <w:szCs w:val="28"/>
        </w:rPr>
      </w:pPr>
    </w:p>
    <w:p w14:paraId="40717BAC" w14:textId="71B3193A" w:rsidR="006024B4" w:rsidRDefault="006024B4" w:rsidP="00CA4D76">
      <w:pPr>
        <w:rPr>
          <w:rFonts w:asciiTheme="majorHAnsi" w:hAnsiTheme="majorHAnsi" w:cstheme="majorHAnsi"/>
          <w:sz w:val="28"/>
          <w:szCs w:val="28"/>
        </w:rPr>
      </w:pPr>
    </w:p>
    <w:p w14:paraId="4627AAB4" w14:textId="77777777" w:rsidR="006024B4" w:rsidRPr="006024B4" w:rsidRDefault="006024B4" w:rsidP="006024B4">
      <w:pPr>
        <w:jc w:val="center"/>
        <w:rPr>
          <w:rFonts w:asciiTheme="minorHAnsi" w:hAnsiTheme="minorHAnsi" w:cstheme="minorHAnsi"/>
          <w:b/>
          <w:color w:val="002060"/>
          <w:sz w:val="72"/>
          <w:szCs w:val="72"/>
        </w:rPr>
      </w:pPr>
      <w:r w:rsidRPr="006024B4">
        <w:rPr>
          <w:rFonts w:asciiTheme="minorHAnsi" w:hAnsiTheme="minorHAnsi" w:cstheme="minorHAnsi"/>
          <w:b/>
          <w:color w:val="002060"/>
          <w:sz w:val="72"/>
          <w:szCs w:val="72"/>
        </w:rPr>
        <w:t>WE ARE</w:t>
      </w:r>
    </w:p>
    <w:p w14:paraId="7ACC9D8B" w14:textId="77777777" w:rsidR="006024B4" w:rsidRPr="006024B4" w:rsidRDefault="006024B4" w:rsidP="006024B4">
      <w:pPr>
        <w:jc w:val="center"/>
        <w:rPr>
          <w:rFonts w:asciiTheme="minorHAnsi" w:hAnsiTheme="minorHAnsi" w:cstheme="minorHAnsi"/>
          <w:color w:val="002060"/>
          <w:sz w:val="72"/>
          <w:szCs w:val="72"/>
        </w:rPr>
      </w:pPr>
      <w:r w:rsidRPr="006024B4">
        <w:rPr>
          <w:rFonts w:asciiTheme="minorHAnsi" w:hAnsiTheme="minorHAnsi" w:cstheme="minorHAnsi"/>
          <w:color w:val="002060"/>
          <w:sz w:val="72"/>
          <w:szCs w:val="72"/>
        </w:rPr>
        <w:t>#CARDIFFMET</w:t>
      </w:r>
    </w:p>
    <w:bookmarkStart w:id="0" w:name="_Toc19612830" w:displacedByCustomXml="next"/>
    <w:sdt>
      <w:sdtPr>
        <w:rPr>
          <w:rFonts w:asciiTheme="minorHAnsi" w:eastAsiaTheme="minorHAnsi" w:hAnsiTheme="minorHAnsi" w:cstheme="minorBidi"/>
          <w:b w:val="0"/>
          <w:color w:val="auto"/>
          <w:sz w:val="24"/>
          <w:szCs w:val="22"/>
        </w:rPr>
        <w:id w:val="2014259565"/>
        <w:docPartObj>
          <w:docPartGallery w:val="Table of Contents"/>
          <w:docPartUnique/>
        </w:docPartObj>
      </w:sdtPr>
      <w:sdtEndPr>
        <w:rPr>
          <w:rFonts w:ascii="Palatino" w:hAnsi="Palatino"/>
          <w:bCs/>
          <w:noProof/>
          <w:sz w:val="20"/>
        </w:rPr>
      </w:sdtEndPr>
      <w:sdtContent>
        <w:p w14:paraId="71FB3ACE" w14:textId="175252DA" w:rsidR="00611837" w:rsidRPr="004F3CF0" w:rsidRDefault="004F3CF0" w:rsidP="00B97609">
          <w:pPr>
            <w:pStyle w:val="CST"/>
          </w:pPr>
          <w:r>
            <w:rPr>
              <w:rFonts w:asciiTheme="minorHAnsi" w:eastAsiaTheme="minorHAnsi" w:hAnsiTheme="minorHAnsi" w:cstheme="minorBidi"/>
              <w:color w:val="auto"/>
              <w:sz w:val="24"/>
              <w:szCs w:val="22"/>
            </w:rPr>
            <w:t>Contents</w:t>
          </w:r>
          <w:bookmarkEnd w:id="0"/>
        </w:p>
        <w:p w14:paraId="0F1EC095" w14:textId="1CD1E38C" w:rsidR="00B50A3C" w:rsidRDefault="00611837">
          <w:pPr>
            <w:pStyle w:val="TOC1"/>
            <w:tabs>
              <w:tab w:val="right" w:leader="dot" w:pos="9016"/>
            </w:tabs>
            <w:rPr>
              <w:rFonts w:asciiTheme="minorHAnsi" w:eastAsiaTheme="minorEastAsia" w:hAnsiTheme="minorHAnsi"/>
              <w:noProof/>
              <w:sz w:val="22"/>
              <w:lang w:eastAsia="en-GB"/>
            </w:rPr>
          </w:pPr>
          <w:r w:rsidRPr="00B97609">
            <w:rPr>
              <w:b/>
              <w:bCs/>
              <w:noProof/>
              <w:szCs w:val="20"/>
            </w:rPr>
            <w:fldChar w:fldCharType="begin"/>
          </w:r>
          <w:r w:rsidRPr="00B97609">
            <w:rPr>
              <w:b/>
              <w:bCs/>
              <w:noProof/>
              <w:szCs w:val="20"/>
            </w:rPr>
            <w:instrText xml:space="preserve"> TOC \o "1-3" \h \z \u </w:instrText>
          </w:r>
          <w:r w:rsidRPr="00B97609">
            <w:rPr>
              <w:b/>
              <w:bCs/>
              <w:noProof/>
              <w:szCs w:val="20"/>
            </w:rPr>
            <w:fldChar w:fldCharType="separate"/>
          </w:r>
          <w:hyperlink w:anchor="_Toc19612830" w:history="1">
            <w:r w:rsidR="00B50A3C" w:rsidRPr="00C408D8">
              <w:rPr>
                <w:rStyle w:val="Hyperlink"/>
                <w:noProof/>
              </w:rPr>
              <w:t>Contents</w:t>
            </w:r>
            <w:r w:rsidR="00B50A3C">
              <w:rPr>
                <w:noProof/>
                <w:webHidden/>
              </w:rPr>
              <w:tab/>
            </w:r>
            <w:r w:rsidR="00B50A3C">
              <w:rPr>
                <w:noProof/>
                <w:webHidden/>
              </w:rPr>
              <w:fldChar w:fldCharType="begin"/>
            </w:r>
            <w:r w:rsidR="00B50A3C">
              <w:rPr>
                <w:noProof/>
                <w:webHidden/>
              </w:rPr>
              <w:instrText xml:space="preserve"> PAGEREF _Toc19612830 \h </w:instrText>
            </w:r>
            <w:r w:rsidR="00B50A3C">
              <w:rPr>
                <w:noProof/>
                <w:webHidden/>
              </w:rPr>
            </w:r>
            <w:r w:rsidR="00B50A3C">
              <w:rPr>
                <w:noProof/>
                <w:webHidden/>
              </w:rPr>
              <w:fldChar w:fldCharType="separate"/>
            </w:r>
            <w:r w:rsidR="001D511C">
              <w:rPr>
                <w:noProof/>
                <w:webHidden/>
              </w:rPr>
              <w:t>2</w:t>
            </w:r>
            <w:r w:rsidR="00B50A3C">
              <w:rPr>
                <w:noProof/>
                <w:webHidden/>
              </w:rPr>
              <w:fldChar w:fldCharType="end"/>
            </w:r>
          </w:hyperlink>
        </w:p>
        <w:p w14:paraId="7D4AD149" w14:textId="1BF89542" w:rsidR="00B50A3C" w:rsidRDefault="003326C3">
          <w:pPr>
            <w:pStyle w:val="TOC2"/>
            <w:tabs>
              <w:tab w:val="right" w:leader="dot" w:pos="9016"/>
            </w:tabs>
            <w:rPr>
              <w:rFonts w:asciiTheme="minorHAnsi" w:eastAsiaTheme="minorEastAsia" w:hAnsiTheme="minorHAnsi"/>
              <w:noProof/>
              <w:sz w:val="22"/>
              <w:lang w:eastAsia="en-GB"/>
            </w:rPr>
          </w:pPr>
          <w:hyperlink w:anchor="_Toc19612832" w:history="1">
            <w:r w:rsidR="00B50A3C" w:rsidRPr="00C408D8">
              <w:rPr>
                <w:rStyle w:val="Hyperlink"/>
                <w:noProof/>
              </w:rPr>
              <w:t>Learning Outcomes</w:t>
            </w:r>
            <w:r w:rsidR="00B50A3C">
              <w:rPr>
                <w:noProof/>
                <w:webHidden/>
              </w:rPr>
              <w:tab/>
            </w:r>
            <w:r w:rsidR="00B50A3C">
              <w:rPr>
                <w:noProof/>
                <w:webHidden/>
              </w:rPr>
              <w:fldChar w:fldCharType="begin"/>
            </w:r>
            <w:r w:rsidR="00B50A3C">
              <w:rPr>
                <w:noProof/>
                <w:webHidden/>
              </w:rPr>
              <w:instrText xml:space="preserve"> PAGEREF _Toc19612832 \h </w:instrText>
            </w:r>
            <w:r w:rsidR="00B50A3C">
              <w:rPr>
                <w:noProof/>
                <w:webHidden/>
              </w:rPr>
            </w:r>
            <w:r w:rsidR="00B50A3C">
              <w:rPr>
                <w:noProof/>
                <w:webHidden/>
              </w:rPr>
              <w:fldChar w:fldCharType="separate"/>
            </w:r>
            <w:r w:rsidR="001D511C">
              <w:rPr>
                <w:noProof/>
                <w:webHidden/>
              </w:rPr>
              <w:t>3</w:t>
            </w:r>
            <w:r w:rsidR="00B50A3C">
              <w:rPr>
                <w:noProof/>
                <w:webHidden/>
              </w:rPr>
              <w:fldChar w:fldCharType="end"/>
            </w:r>
          </w:hyperlink>
        </w:p>
        <w:p w14:paraId="3A4BE7C3" w14:textId="78157BD4" w:rsidR="00B50A3C" w:rsidRDefault="003326C3">
          <w:pPr>
            <w:pStyle w:val="TOC2"/>
            <w:tabs>
              <w:tab w:val="right" w:leader="dot" w:pos="9016"/>
            </w:tabs>
            <w:rPr>
              <w:noProof/>
            </w:rPr>
          </w:pPr>
          <w:hyperlink w:anchor="_Toc19612833" w:history="1">
            <w:r w:rsidR="00B50A3C" w:rsidRPr="00C408D8">
              <w:rPr>
                <w:rStyle w:val="Hyperlink"/>
                <w:noProof/>
              </w:rPr>
              <w:t>EDGE</w:t>
            </w:r>
            <w:r w:rsidR="00B50A3C">
              <w:rPr>
                <w:noProof/>
                <w:webHidden/>
              </w:rPr>
              <w:tab/>
            </w:r>
            <w:r w:rsidR="00B50A3C">
              <w:rPr>
                <w:noProof/>
                <w:webHidden/>
              </w:rPr>
              <w:fldChar w:fldCharType="begin"/>
            </w:r>
            <w:r w:rsidR="00B50A3C">
              <w:rPr>
                <w:noProof/>
                <w:webHidden/>
              </w:rPr>
              <w:instrText xml:space="preserve"> PAGEREF _Toc19612833 \h </w:instrText>
            </w:r>
            <w:r w:rsidR="00B50A3C">
              <w:rPr>
                <w:noProof/>
                <w:webHidden/>
              </w:rPr>
            </w:r>
            <w:r w:rsidR="00B50A3C">
              <w:rPr>
                <w:noProof/>
                <w:webHidden/>
              </w:rPr>
              <w:fldChar w:fldCharType="separate"/>
            </w:r>
            <w:r w:rsidR="001D511C">
              <w:rPr>
                <w:noProof/>
                <w:webHidden/>
              </w:rPr>
              <w:t>3</w:t>
            </w:r>
            <w:r w:rsidR="00B50A3C">
              <w:rPr>
                <w:noProof/>
                <w:webHidden/>
              </w:rPr>
              <w:fldChar w:fldCharType="end"/>
            </w:r>
          </w:hyperlink>
        </w:p>
        <w:p w14:paraId="52912342" w14:textId="3451441C" w:rsidR="009D647A" w:rsidRDefault="00A9385F" w:rsidP="009D647A">
          <w:pPr>
            <w:pStyle w:val="TOC1"/>
            <w:tabs>
              <w:tab w:val="right" w:leader="dot" w:pos="9016"/>
            </w:tabs>
            <w:rPr>
              <w:rFonts w:asciiTheme="minorHAnsi" w:eastAsiaTheme="minorEastAsia" w:hAnsiTheme="minorHAnsi"/>
              <w:noProof/>
              <w:sz w:val="22"/>
              <w:lang w:eastAsia="en-GB"/>
            </w:rPr>
          </w:pPr>
          <w:r>
            <w:t xml:space="preserve">     </w:t>
          </w:r>
          <w:hyperlink w:anchor="_Toc19612831" w:history="1">
            <w:r w:rsidR="009D647A" w:rsidRPr="00C408D8">
              <w:rPr>
                <w:rStyle w:val="Hyperlink"/>
                <w:noProof/>
              </w:rPr>
              <w:t>Assessment Requirements / Tasks</w:t>
            </w:r>
            <w:r w:rsidR="009D647A">
              <w:rPr>
                <w:noProof/>
                <w:webHidden/>
              </w:rPr>
              <w:tab/>
              <w:t>4</w:t>
            </w:r>
          </w:hyperlink>
        </w:p>
        <w:p w14:paraId="0D0702A1" w14:textId="0A09B119" w:rsidR="00B50A3C" w:rsidRDefault="009D647A" w:rsidP="009D647A">
          <w:pPr>
            <w:pStyle w:val="TOC2"/>
            <w:tabs>
              <w:tab w:val="right" w:leader="dot" w:pos="9016"/>
            </w:tabs>
            <w:ind w:left="0"/>
            <w:rPr>
              <w:rFonts w:asciiTheme="minorHAnsi" w:eastAsiaTheme="minorEastAsia" w:hAnsiTheme="minorHAnsi"/>
              <w:noProof/>
              <w:sz w:val="22"/>
              <w:lang w:eastAsia="en-GB"/>
            </w:rPr>
          </w:pPr>
          <w:r>
            <w:rPr>
              <w:noProof/>
            </w:rPr>
            <w:t xml:space="preserve">     </w:t>
          </w:r>
          <w:hyperlink w:anchor="_Toc19612834" w:history="1">
            <w:r w:rsidR="00B50A3C" w:rsidRPr="00C408D8">
              <w:rPr>
                <w:rStyle w:val="Hyperlink"/>
                <w:noProof/>
              </w:rPr>
              <w:t>Assessment Structure</w:t>
            </w:r>
            <w:r w:rsidR="00B50A3C">
              <w:rPr>
                <w:noProof/>
                <w:webHidden/>
              </w:rPr>
              <w:tab/>
            </w:r>
            <w:r w:rsidR="00B50A3C">
              <w:rPr>
                <w:noProof/>
                <w:webHidden/>
              </w:rPr>
              <w:fldChar w:fldCharType="begin"/>
            </w:r>
            <w:r w:rsidR="00B50A3C">
              <w:rPr>
                <w:noProof/>
                <w:webHidden/>
              </w:rPr>
              <w:instrText xml:space="preserve"> PAGEREF _Toc19612834 \h </w:instrText>
            </w:r>
            <w:r w:rsidR="00B50A3C">
              <w:rPr>
                <w:noProof/>
                <w:webHidden/>
              </w:rPr>
            </w:r>
            <w:r w:rsidR="00B50A3C">
              <w:rPr>
                <w:noProof/>
                <w:webHidden/>
              </w:rPr>
              <w:fldChar w:fldCharType="separate"/>
            </w:r>
            <w:r w:rsidR="001D511C">
              <w:rPr>
                <w:noProof/>
                <w:webHidden/>
              </w:rPr>
              <w:t>6</w:t>
            </w:r>
            <w:r w:rsidR="00B50A3C">
              <w:rPr>
                <w:noProof/>
                <w:webHidden/>
              </w:rPr>
              <w:fldChar w:fldCharType="end"/>
            </w:r>
          </w:hyperlink>
        </w:p>
        <w:p w14:paraId="60FC8558" w14:textId="76E3BE8D" w:rsidR="00B50A3C" w:rsidRDefault="003326C3">
          <w:pPr>
            <w:pStyle w:val="TOC2"/>
            <w:tabs>
              <w:tab w:val="right" w:leader="dot" w:pos="9016"/>
            </w:tabs>
            <w:rPr>
              <w:rFonts w:asciiTheme="minorHAnsi" w:eastAsiaTheme="minorEastAsia" w:hAnsiTheme="minorHAnsi"/>
              <w:noProof/>
              <w:sz w:val="22"/>
              <w:lang w:eastAsia="en-GB"/>
            </w:rPr>
          </w:pPr>
          <w:hyperlink w:anchor="_Toc19612835" w:history="1">
            <w:r w:rsidR="00B50A3C" w:rsidRPr="00C408D8">
              <w:rPr>
                <w:rStyle w:val="Hyperlink"/>
                <w:noProof/>
              </w:rPr>
              <w:t>Submission Details</w:t>
            </w:r>
            <w:r w:rsidR="00B50A3C">
              <w:rPr>
                <w:noProof/>
                <w:webHidden/>
              </w:rPr>
              <w:tab/>
            </w:r>
            <w:r w:rsidR="00B50A3C">
              <w:rPr>
                <w:noProof/>
                <w:webHidden/>
              </w:rPr>
              <w:fldChar w:fldCharType="begin"/>
            </w:r>
            <w:r w:rsidR="00B50A3C">
              <w:rPr>
                <w:noProof/>
                <w:webHidden/>
              </w:rPr>
              <w:instrText xml:space="preserve"> PAGEREF _Toc19612835 \h </w:instrText>
            </w:r>
            <w:r w:rsidR="00B50A3C">
              <w:rPr>
                <w:noProof/>
                <w:webHidden/>
              </w:rPr>
            </w:r>
            <w:r w:rsidR="00B50A3C">
              <w:rPr>
                <w:noProof/>
                <w:webHidden/>
              </w:rPr>
              <w:fldChar w:fldCharType="separate"/>
            </w:r>
            <w:r w:rsidR="001D511C">
              <w:rPr>
                <w:noProof/>
                <w:webHidden/>
              </w:rPr>
              <w:t>6</w:t>
            </w:r>
            <w:r w:rsidR="00B50A3C">
              <w:rPr>
                <w:noProof/>
                <w:webHidden/>
              </w:rPr>
              <w:fldChar w:fldCharType="end"/>
            </w:r>
          </w:hyperlink>
        </w:p>
        <w:p w14:paraId="52947D46" w14:textId="469905AC" w:rsidR="00B50A3C" w:rsidRDefault="003326C3">
          <w:pPr>
            <w:pStyle w:val="TOC2"/>
            <w:tabs>
              <w:tab w:val="right" w:leader="dot" w:pos="9016"/>
            </w:tabs>
            <w:rPr>
              <w:rFonts w:asciiTheme="minorHAnsi" w:eastAsiaTheme="minorEastAsia" w:hAnsiTheme="minorHAnsi"/>
              <w:noProof/>
              <w:sz w:val="22"/>
              <w:lang w:eastAsia="en-GB"/>
            </w:rPr>
          </w:pPr>
          <w:hyperlink w:anchor="_Toc19612836" w:history="1">
            <w:r w:rsidR="00B50A3C" w:rsidRPr="00C408D8">
              <w:rPr>
                <w:rStyle w:val="Hyperlink"/>
                <w:noProof/>
              </w:rPr>
              <w:t>Feedback</w:t>
            </w:r>
            <w:r w:rsidR="00B50A3C">
              <w:rPr>
                <w:noProof/>
                <w:webHidden/>
              </w:rPr>
              <w:tab/>
            </w:r>
            <w:r w:rsidR="00B50A3C">
              <w:rPr>
                <w:noProof/>
                <w:webHidden/>
              </w:rPr>
              <w:fldChar w:fldCharType="begin"/>
            </w:r>
            <w:r w:rsidR="00B50A3C">
              <w:rPr>
                <w:noProof/>
                <w:webHidden/>
              </w:rPr>
              <w:instrText xml:space="preserve"> PAGEREF _Toc19612836 \h </w:instrText>
            </w:r>
            <w:r w:rsidR="00B50A3C">
              <w:rPr>
                <w:noProof/>
                <w:webHidden/>
              </w:rPr>
            </w:r>
            <w:r w:rsidR="00B50A3C">
              <w:rPr>
                <w:noProof/>
                <w:webHidden/>
              </w:rPr>
              <w:fldChar w:fldCharType="separate"/>
            </w:r>
            <w:r w:rsidR="001D511C">
              <w:rPr>
                <w:noProof/>
                <w:webHidden/>
              </w:rPr>
              <w:t>6</w:t>
            </w:r>
            <w:r w:rsidR="00B50A3C">
              <w:rPr>
                <w:noProof/>
                <w:webHidden/>
              </w:rPr>
              <w:fldChar w:fldCharType="end"/>
            </w:r>
          </w:hyperlink>
        </w:p>
        <w:p w14:paraId="2596CD62" w14:textId="53A9467D" w:rsidR="00B50A3C" w:rsidRDefault="003326C3">
          <w:pPr>
            <w:pStyle w:val="TOC2"/>
            <w:tabs>
              <w:tab w:val="right" w:leader="dot" w:pos="9016"/>
            </w:tabs>
            <w:rPr>
              <w:rFonts w:asciiTheme="minorHAnsi" w:eastAsiaTheme="minorEastAsia" w:hAnsiTheme="minorHAnsi"/>
              <w:noProof/>
              <w:sz w:val="22"/>
              <w:lang w:eastAsia="en-GB"/>
            </w:rPr>
          </w:pPr>
          <w:hyperlink w:anchor="_Toc19612837" w:history="1">
            <w:r w:rsidR="00B50A3C" w:rsidRPr="00C408D8">
              <w:rPr>
                <w:rStyle w:val="Hyperlink"/>
                <w:noProof/>
              </w:rPr>
              <w:t>Marking Criteria</w:t>
            </w:r>
            <w:r w:rsidR="00B50A3C">
              <w:rPr>
                <w:noProof/>
                <w:webHidden/>
              </w:rPr>
              <w:tab/>
            </w:r>
            <w:r w:rsidR="00B50A3C">
              <w:rPr>
                <w:noProof/>
                <w:webHidden/>
              </w:rPr>
              <w:fldChar w:fldCharType="begin"/>
            </w:r>
            <w:r w:rsidR="00B50A3C">
              <w:rPr>
                <w:noProof/>
                <w:webHidden/>
              </w:rPr>
              <w:instrText xml:space="preserve"> PAGEREF _Toc19612837 \h </w:instrText>
            </w:r>
            <w:r w:rsidR="00B50A3C">
              <w:rPr>
                <w:noProof/>
                <w:webHidden/>
              </w:rPr>
            </w:r>
            <w:r w:rsidR="00B50A3C">
              <w:rPr>
                <w:noProof/>
                <w:webHidden/>
              </w:rPr>
              <w:fldChar w:fldCharType="separate"/>
            </w:r>
            <w:r w:rsidR="001D511C">
              <w:rPr>
                <w:noProof/>
                <w:webHidden/>
              </w:rPr>
              <w:t>7</w:t>
            </w:r>
            <w:r w:rsidR="00B50A3C">
              <w:rPr>
                <w:noProof/>
                <w:webHidden/>
              </w:rPr>
              <w:fldChar w:fldCharType="end"/>
            </w:r>
          </w:hyperlink>
        </w:p>
        <w:p w14:paraId="2551F21C" w14:textId="0BFDD4FD" w:rsidR="00B50A3C" w:rsidRDefault="00ED4414">
          <w:pPr>
            <w:pStyle w:val="TOC1"/>
            <w:tabs>
              <w:tab w:val="right" w:leader="dot" w:pos="9016"/>
            </w:tabs>
            <w:rPr>
              <w:rFonts w:asciiTheme="minorHAnsi" w:eastAsiaTheme="minorEastAsia" w:hAnsiTheme="minorHAnsi"/>
              <w:noProof/>
              <w:sz w:val="22"/>
              <w:lang w:eastAsia="en-GB"/>
            </w:rPr>
          </w:pPr>
          <w:r>
            <w:t xml:space="preserve">     </w:t>
          </w:r>
          <w:hyperlink w:anchor="_Toc19612838" w:history="1">
            <w:r w:rsidR="00B50A3C" w:rsidRPr="00C408D8">
              <w:rPr>
                <w:rStyle w:val="Hyperlink"/>
                <w:noProof/>
              </w:rPr>
              <w:t>Assessment Criteria</w:t>
            </w:r>
            <w:r w:rsidR="00B50A3C">
              <w:rPr>
                <w:noProof/>
                <w:webHidden/>
              </w:rPr>
              <w:tab/>
            </w:r>
            <w:r w:rsidR="00B50A3C">
              <w:rPr>
                <w:noProof/>
                <w:webHidden/>
              </w:rPr>
              <w:fldChar w:fldCharType="begin"/>
            </w:r>
            <w:r w:rsidR="00B50A3C">
              <w:rPr>
                <w:noProof/>
                <w:webHidden/>
              </w:rPr>
              <w:instrText xml:space="preserve"> PAGEREF _Toc19612838 \h </w:instrText>
            </w:r>
            <w:r w:rsidR="00B50A3C">
              <w:rPr>
                <w:noProof/>
                <w:webHidden/>
              </w:rPr>
            </w:r>
            <w:r w:rsidR="00B50A3C">
              <w:rPr>
                <w:noProof/>
                <w:webHidden/>
              </w:rPr>
              <w:fldChar w:fldCharType="separate"/>
            </w:r>
            <w:r w:rsidR="001D511C">
              <w:rPr>
                <w:noProof/>
                <w:webHidden/>
              </w:rPr>
              <w:t>8</w:t>
            </w:r>
            <w:r w:rsidR="00B50A3C">
              <w:rPr>
                <w:noProof/>
                <w:webHidden/>
              </w:rPr>
              <w:fldChar w:fldCharType="end"/>
            </w:r>
          </w:hyperlink>
        </w:p>
        <w:p w14:paraId="53C1D6EA" w14:textId="7D794F2A" w:rsidR="00B50A3C" w:rsidRDefault="003326C3">
          <w:pPr>
            <w:pStyle w:val="TOC1"/>
            <w:tabs>
              <w:tab w:val="right" w:leader="dot" w:pos="9016"/>
            </w:tabs>
            <w:rPr>
              <w:rFonts w:asciiTheme="minorHAnsi" w:eastAsiaTheme="minorEastAsia" w:hAnsiTheme="minorHAnsi"/>
              <w:noProof/>
              <w:sz w:val="22"/>
              <w:lang w:eastAsia="en-GB"/>
            </w:rPr>
          </w:pPr>
          <w:hyperlink w:anchor="_Toc19612839" w:history="1">
            <w:r w:rsidR="00B50A3C" w:rsidRPr="00C408D8">
              <w:rPr>
                <w:rStyle w:val="Hyperlink"/>
                <w:noProof/>
              </w:rPr>
              <w:t>Additional Information</w:t>
            </w:r>
            <w:r w:rsidR="00B50A3C">
              <w:rPr>
                <w:noProof/>
                <w:webHidden/>
              </w:rPr>
              <w:tab/>
            </w:r>
            <w:r w:rsidR="00B50A3C">
              <w:rPr>
                <w:noProof/>
                <w:webHidden/>
              </w:rPr>
              <w:fldChar w:fldCharType="begin"/>
            </w:r>
            <w:r w:rsidR="00B50A3C">
              <w:rPr>
                <w:noProof/>
                <w:webHidden/>
              </w:rPr>
              <w:instrText xml:space="preserve"> PAGEREF _Toc19612839 \h </w:instrText>
            </w:r>
            <w:r w:rsidR="00B50A3C">
              <w:rPr>
                <w:noProof/>
                <w:webHidden/>
              </w:rPr>
            </w:r>
            <w:r w:rsidR="00B50A3C">
              <w:rPr>
                <w:noProof/>
                <w:webHidden/>
              </w:rPr>
              <w:fldChar w:fldCharType="separate"/>
            </w:r>
            <w:r w:rsidR="001D511C">
              <w:rPr>
                <w:noProof/>
                <w:webHidden/>
              </w:rPr>
              <w:t>9</w:t>
            </w:r>
            <w:r w:rsidR="00B50A3C">
              <w:rPr>
                <w:noProof/>
                <w:webHidden/>
              </w:rPr>
              <w:fldChar w:fldCharType="end"/>
            </w:r>
          </w:hyperlink>
        </w:p>
        <w:p w14:paraId="4E5EB86E" w14:textId="53BABC44" w:rsidR="00B50A3C" w:rsidRDefault="003326C3">
          <w:pPr>
            <w:pStyle w:val="TOC2"/>
            <w:tabs>
              <w:tab w:val="right" w:leader="dot" w:pos="9016"/>
            </w:tabs>
            <w:rPr>
              <w:rFonts w:asciiTheme="minorHAnsi" w:eastAsiaTheme="minorEastAsia" w:hAnsiTheme="minorHAnsi"/>
              <w:noProof/>
              <w:sz w:val="22"/>
              <w:lang w:eastAsia="en-GB"/>
            </w:rPr>
          </w:pPr>
          <w:hyperlink w:anchor="_Toc19612840" w:history="1">
            <w:r w:rsidR="00B50A3C" w:rsidRPr="00C408D8">
              <w:rPr>
                <w:rStyle w:val="Hyperlink"/>
                <w:noProof/>
              </w:rPr>
              <w:t>Referencing Requirements (Harvard)</w:t>
            </w:r>
            <w:r w:rsidR="00B50A3C">
              <w:rPr>
                <w:noProof/>
                <w:webHidden/>
              </w:rPr>
              <w:tab/>
            </w:r>
            <w:r w:rsidR="00B50A3C">
              <w:rPr>
                <w:noProof/>
                <w:webHidden/>
              </w:rPr>
              <w:fldChar w:fldCharType="begin"/>
            </w:r>
            <w:r w:rsidR="00B50A3C">
              <w:rPr>
                <w:noProof/>
                <w:webHidden/>
              </w:rPr>
              <w:instrText xml:space="preserve"> PAGEREF _Toc19612840 \h </w:instrText>
            </w:r>
            <w:r w:rsidR="00B50A3C">
              <w:rPr>
                <w:noProof/>
                <w:webHidden/>
              </w:rPr>
            </w:r>
            <w:r w:rsidR="00B50A3C">
              <w:rPr>
                <w:noProof/>
                <w:webHidden/>
              </w:rPr>
              <w:fldChar w:fldCharType="separate"/>
            </w:r>
            <w:r w:rsidR="001D511C">
              <w:rPr>
                <w:noProof/>
                <w:webHidden/>
              </w:rPr>
              <w:t>9</w:t>
            </w:r>
            <w:r w:rsidR="00B50A3C">
              <w:rPr>
                <w:noProof/>
                <w:webHidden/>
              </w:rPr>
              <w:fldChar w:fldCharType="end"/>
            </w:r>
          </w:hyperlink>
        </w:p>
        <w:p w14:paraId="22D6439B" w14:textId="3FB5DE04" w:rsidR="00B50A3C" w:rsidRDefault="003326C3">
          <w:pPr>
            <w:pStyle w:val="TOC2"/>
            <w:tabs>
              <w:tab w:val="right" w:leader="dot" w:pos="9016"/>
            </w:tabs>
            <w:rPr>
              <w:rFonts w:asciiTheme="minorHAnsi" w:eastAsiaTheme="minorEastAsia" w:hAnsiTheme="minorHAnsi"/>
              <w:noProof/>
              <w:sz w:val="22"/>
              <w:lang w:eastAsia="en-GB"/>
            </w:rPr>
          </w:pPr>
          <w:hyperlink w:anchor="_Toc19612841" w:history="1">
            <w:r w:rsidR="00B50A3C" w:rsidRPr="00C408D8">
              <w:rPr>
                <w:rStyle w:val="Hyperlink"/>
                <w:noProof/>
              </w:rPr>
              <w:t>Mitigating Circumstances</w:t>
            </w:r>
            <w:r w:rsidR="00B50A3C">
              <w:rPr>
                <w:noProof/>
                <w:webHidden/>
              </w:rPr>
              <w:tab/>
            </w:r>
            <w:r w:rsidR="00B50A3C">
              <w:rPr>
                <w:noProof/>
                <w:webHidden/>
              </w:rPr>
              <w:fldChar w:fldCharType="begin"/>
            </w:r>
            <w:r w:rsidR="00B50A3C">
              <w:rPr>
                <w:noProof/>
                <w:webHidden/>
              </w:rPr>
              <w:instrText xml:space="preserve"> PAGEREF _Toc19612841 \h </w:instrText>
            </w:r>
            <w:r w:rsidR="00B50A3C">
              <w:rPr>
                <w:noProof/>
                <w:webHidden/>
              </w:rPr>
            </w:r>
            <w:r w:rsidR="00B50A3C">
              <w:rPr>
                <w:noProof/>
                <w:webHidden/>
              </w:rPr>
              <w:fldChar w:fldCharType="separate"/>
            </w:r>
            <w:r w:rsidR="001D511C">
              <w:rPr>
                <w:noProof/>
                <w:webHidden/>
              </w:rPr>
              <w:t>9</w:t>
            </w:r>
            <w:r w:rsidR="00B50A3C">
              <w:rPr>
                <w:noProof/>
                <w:webHidden/>
              </w:rPr>
              <w:fldChar w:fldCharType="end"/>
            </w:r>
          </w:hyperlink>
        </w:p>
        <w:p w14:paraId="10EC5D84" w14:textId="5C75F021" w:rsidR="00B50A3C" w:rsidRDefault="003326C3">
          <w:pPr>
            <w:pStyle w:val="TOC2"/>
            <w:tabs>
              <w:tab w:val="right" w:leader="dot" w:pos="9016"/>
            </w:tabs>
            <w:rPr>
              <w:rFonts w:asciiTheme="minorHAnsi" w:eastAsiaTheme="minorEastAsia" w:hAnsiTheme="minorHAnsi"/>
              <w:noProof/>
              <w:sz w:val="22"/>
              <w:lang w:eastAsia="en-GB"/>
            </w:rPr>
          </w:pPr>
          <w:hyperlink w:anchor="_Toc19612842" w:history="1">
            <w:r w:rsidR="00B50A3C" w:rsidRPr="00C408D8">
              <w:rPr>
                <w:rStyle w:val="Hyperlink"/>
                <w:noProof/>
              </w:rPr>
              <w:t>Unfair Practice</w:t>
            </w:r>
            <w:r w:rsidR="00B50A3C">
              <w:rPr>
                <w:noProof/>
                <w:webHidden/>
              </w:rPr>
              <w:tab/>
            </w:r>
            <w:r w:rsidR="00B50A3C">
              <w:rPr>
                <w:noProof/>
                <w:webHidden/>
              </w:rPr>
              <w:fldChar w:fldCharType="begin"/>
            </w:r>
            <w:r w:rsidR="00B50A3C">
              <w:rPr>
                <w:noProof/>
                <w:webHidden/>
              </w:rPr>
              <w:instrText xml:space="preserve"> PAGEREF _Toc19612842 \h </w:instrText>
            </w:r>
            <w:r w:rsidR="00B50A3C">
              <w:rPr>
                <w:noProof/>
                <w:webHidden/>
              </w:rPr>
            </w:r>
            <w:r w:rsidR="00B50A3C">
              <w:rPr>
                <w:noProof/>
                <w:webHidden/>
              </w:rPr>
              <w:fldChar w:fldCharType="separate"/>
            </w:r>
            <w:r w:rsidR="001D511C">
              <w:rPr>
                <w:noProof/>
                <w:webHidden/>
              </w:rPr>
              <w:t>9</w:t>
            </w:r>
            <w:r w:rsidR="00B50A3C">
              <w:rPr>
                <w:noProof/>
                <w:webHidden/>
              </w:rPr>
              <w:fldChar w:fldCharType="end"/>
            </w:r>
          </w:hyperlink>
        </w:p>
        <w:p w14:paraId="1E58DAA7" w14:textId="7D5709C5" w:rsidR="00611837" w:rsidRPr="00636F3A" w:rsidRDefault="00611837" w:rsidP="00611837">
          <w:r w:rsidRPr="00B97609">
            <w:rPr>
              <w:b/>
              <w:bCs/>
              <w:noProof/>
              <w:szCs w:val="20"/>
            </w:rPr>
            <w:fldChar w:fldCharType="end"/>
          </w:r>
        </w:p>
      </w:sdtContent>
    </w:sdt>
    <w:p w14:paraId="51C90625" w14:textId="77777777" w:rsidR="00611837" w:rsidRPr="00636F3A" w:rsidRDefault="00611837" w:rsidP="00611837"/>
    <w:p w14:paraId="27FD8C3D" w14:textId="77777777" w:rsidR="00611837" w:rsidRPr="00636F3A" w:rsidRDefault="00611837" w:rsidP="00611837">
      <w:pPr>
        <w:rPr>
          <w:rFonts w:asciiTheme="majorHAnsi" w:eastAsiaTheme="majorEastAsia" w:hAnsiTheme="majorHAnsi" w:cstheme="majorBidi"/>
          <w:b/>
          <w:spacing w:val="-10"/>
          <w:kern w:val="28"/>
          <w:sz w:val="56"/>
          <w:szCs w:val="56"/>
        </w:rPr>
      </w:pPr>
      <w:r w:rsidRPr="00636F3A">
        <w:br w:type="page"/>
      </w:r>
    </w:p>
    <w:p w14:paraId="3E738690" w14:textId="77777777" w:rsidR="00635640" w:rsidRDefault="00635640" w:rsidP="00635640">
      <w:pPr>
        <w:pStyle w:val="Heading2"/>
      </w:pPr>
      <w:bookmarkStart w:id="1" w:name="_Toc19612832"/>
      <w:bookmarkStart w:id="2" w:name="_Toc19612831"/>
      <w:r w:rsidRPr="00CC278E">
        <w:lastRenderedPageBreak/>
        <w:t>Learning Outcomes</w:t>
      </w:r>
      <w:bookmarkEnd w:id="1"/>
    </w:p>
    <w:p w14:paraId="70FE2630" w14:textId="77777777" w:rsidR="00635640" w:rsidRPr="00CC278E" w:rsidRDefault="00635640" w:rsidP="00635640"/>
    <w:p w14:paraId="610C0482" w14:textId="77777777" w:rsidR="00635640" w:rsidRPr="00CD361B" w:rsidRDefault="00635640" w:rsidP="00635640">
      <w:r w:rsidRPr="00CD361B">
        <w:t>On successful completion of this module, students should be able to:</w:t>
      </w:r>
    </w:p>
    <w:p w14:paraId="2515DFD9" w14:textId="77777777" w:rsidR="00635640" w:rsidRPr="00CD361B" w:rsidRDefault="00635640" w:rsidP="00635640">
      <w:pPr>
        <w:pStyle w:val="ListParagraph"/>
        <w:numPr>
          <w:ilvl w:val="0"/>
          <w:numId w:val="9"/>
        </w:numPr>
      </w:pPr>
      <w:r w:rsidRPr="00CD361B">
        <w:t>Critically evaluate techniques for managing people, mitigating risk, estimating cost and ensuring quality and methodologies for project management</w:t>
      </w:r>
    </w:p>
    <w:p w14:paraId="53393B88" w14:textId="77777777" w:rsidR="00635640" w:rsidRDefault="00635640" w:rsidP="00635640">
      <w:pPr>
        <w:pStyle w:val="ListParagraph"/>
        <w:numPr>
          <w:ilvl w:val="0"/>
          <w:numId w:val="9"/>
        </w:numPr>
      </w:pPr>
      <w:r w:rsidRPr="00CD361B">
        <w:t>Critically review balances between project variables, such as time, cost, quality and scope</w:t>
      </w:r>
    </w:p>
    <w:p w14:paraId="55ADB6FB" w14:textId="77777777" w:rsidR="00635640" w:rsidRPr="00CD361B" w:rsidRDefault="00635640" w:rsidP="00635640"/>
    <w:p w14:paraId="0451AE94" w14:textId="77777777" w:rsidR="00635640" w:rsidRPr="00757294" w:rsidRDefault="00635640" w:rsidP="00635640">
      <w:pPr>
        <w:pStyle w:val="Heading2"/>
      </w:pPr>
      <w:bookmarkStart w:id="3" w:name="_Toc19612833"/>
      <w:r w:rsidRPr="00757294">
        <w:t>EDGE</w:t>
      </w:r>
      <w:bookmarkEnd w:id="3"/>
      <w:r w:rsidRPr="00757294">
        <w:t xml:space="preserve">  </w:t>
      </w:r>
    </w:p>
    <w:p w14:paraId="4CA30CC0" w14:textId="77777777" w:rsidR="00635640" w:rsidRPr="00757294" w:rsidRDefault="00635640" w:rsidP="00635640"/>
    <w:p w14:paraId="262D094E" w14:textId="77777777" w:rsidR="00635640" w:rsidRPr="00460F98" w:rsidRDefault="00635640" w:rsidP="00635640">
      <w:r w:rsidRPr="00460F98">
        <w:t xml:space="preserve">The Cardiff Met EDGE supports students in graduating with the knowledge, skills, and attributes that allow them to contribute positively and effectively to the communities in which they live and work. </w:t>
      </w:r>
    </w:p>
    <w:p w14:paraId="28CAA9DD" w14:textId="77777777" w:rsidR="00635640" w:rsidRPr="00460F98" w:rsidRDefault="00635640" w:rsidP="00635640">
      <w:r w:rsidRPr="00460F98">
        <w:t>This module assessment provides opportunities for students to demonstrate development of the following EDGE Competencies:</w:t>
      </w:r>
    </w:p>
    <w:tbl>
      <w:tblPr>
        <w:tblStyle w:val="TableGrid"/>
        <w:tblW w:w="0" w:type="auto"/>
        <w:tblLook w:val="04A0" w:firstRow="1" w:lastRow="0" w:firstColumn="1" w:lastColumn="0" w:noHBand="0" w:noVBand="1"/>
      </w:tblPr>
      <w:tblGrid>
        <w:gridCol w:w="2182"/>
        <w:gridCol w:w="6834"/>
      </w:tblGrid>
      <w:tr w:rsidR="00635640" w:rsidRPr="00460F98" w14:paraId="07A16A82" w14:textId="77777777" w:rsidTr="006607B8">
        <w:tc>
          <w:tcPr>
            <w:tcW w:w="1926" w:type="dxa"/>
          </w:tcPr>
          <w:p w14:paraId="01E3436E" w14:textId="77777777" w:rsidR="00635640" w:rsidRPr="00460F98" w:rsidRDefault="00635640" w:rsidP="006607B8">
            <w:r w:rsidRPr="00460F98">
              <w:t>ETHICAL</w:t>
            </w:r>
          </w:p>
        </w:tc>
        <w:tc>
          <w:tcPr>
            <w:tcW w:w="7090" w:type="dxa"/>
          </w:tcPr>
          <w:p w14:paraId="069E72A9" w14:textId="77777777" w:rsidR="00635640" w:rsidRPr="00460F98" w:rsidRDefault="00635640" w:rsidP="006607B8">
            <w:r>
              <w:t xml:space="preserve">Ethics and ethical behaviour </w:t>
            </w:r>
            <w:proofErr w:type="gramStart"/>
            <w:r w:rsidRPr="007B4777">
              <w:t>is</w:t>
            </w:r>
            <w:proofErr w:type="gramEnd"/>
            <w:r w:rsidRPr="007B4777">
              <w:t xml:space="preserve"> an essential ingredient while managing projects</w:t>
            </w:r>
            <w:r>
              <w:t>. This will be discussed in this module.</w:t>
            </w:r>
          </w:p>
        </w:tc>
      </w:tr>
      <w:tr w:rsidR="00635640" w:rsidRPr="00460F98" w14:paraId="30A135EE" w14:textId="77777777" w:rsidTr="006607B8">
        <w:tc>
          <w:tcPr>
            <w:tcW w:w="1926" w:type="dxa"/>
          </w:tcPr>
          <w:p w14:paraId="567FAEAB" w14:textId="77777777" w:rsidR="00635640" w:rsidRPr="00460F98" w:rsidRDefault="00635640" w:rsidP="006607B8">
            <w:r w:rsidRPr="00460F98">
              <w:t>DIGITAL</w:t>
            </w:r>
          </w:p>
        </w:tc>
        <w:tc>
          <w:tcPr>
            <w:tcW w:w="7090" w:type="dxa"/>
          </w:tcPr>
          <w:p w14:paraId="7B5CC291" w14:textId="77777777" w:rsidR="00635640" w:rsidRPr="00460F98" w:rsidRDefault="00635640" w:rsidP="006607B8">
            <w:r w:rsidRPr="00460F98">
              <w:t xml:space="preserve">Digital management methods are examined and used throughout the module and tasks. </w:t>
            </w:r>
          </w:p>
        </w:tc>
      </w:tr>
      <w:tr w:rsidR="00635640" w:rsidRPr="00460F98" w14:paraId="7888D8B9" w14:textId="77777777" w:rsidTr="006607B8">
        <w:tc>
          <w:tcPr>
            <w:tcW w:w="1926" w:type="dxa"/>
          </w:tcPr>
          <w:p w14:paraId="339EABAD" w14:textId="77777777" w:rsidR="00635640" w:rsidRPr="00460F98" w:rsidRDefault="00635640" w:rsidP="006607B8">
            <w:r w:rsidRPr="00460F98">
              <w:t>GLOBAL</w:t>
            </w:r>
          </w:p>
        </w:tc>
        <w:tc>
          <w:tcPr>
            <w:tcW w:w="7090" w:type="dxa"/>
          </w:tcPr>
          <w:p w14:paraId="692CD8DF" w14:textId="77777777" w:rsidR="00635640" w:rsidRPr="00460F98" w:rsidRDefault="00635640" w:rsidP="006607B8">
            <w:r w:rsidRPr="00460F98">
              <w:t xml:space="preserve">Perspectives of global software development (GSD) are examined and discussed. Task involves reasoning of multi-cultural teams in multiple countries. </w:t>
            </w:r>
          </w:p>
        </w:tc>
      </w:tr>
      <w:tr w:rsidR="00635640" w:rsidRPr="00460F98" w14:paraId="2EFB8708" w14:textId="77777777" w:rsidTr="006607B8">
        <w:tc>
          <w:tcPr>
            <w:tcW w:w="1926" w:type="dxa"/>
          </w:tcPr>
          <w:p w14:paraId="34EF18C2" w14:textId="77777777" w:rsidR="00635640" w:rsidRPr="00460F98" w:rsidRDefault="00635640" w:rsidP="006607B8">
            <w:r w:rsidRPr="00460F98">
              <w:t>ENTREPRENEURIAL</w:t>
            </w:r>
          </w:p>
        </w:tc>
        <w:tc>
          <w:tcPr>
            <w:tcW w:w="7090" w:type="dxa"/>
          </w:tcPr>
          <w:p w14:paraId="5395A583" w14:textId="77777777" w:rsidR="00635640" w:rsidRPr="00460F98" w:rsidRDefault="00635640" w:rsidP="006607B8">
            <w:r>
              <w:t xml:space="preserve">One or more guest speakers from industry will be invited to talk to the students on this module to share their real-world experiences on projects and especially the role of project management in their workplace. </w:t>
            </w:r>
          </w:p>
        </w:tc>
      </w:tr>
    </w:tbl>
    <w:p w14:paraId="1CD5A338" w14:textId="77777777" w:rsidR="00635640" w:rsidRDefault="00635640" w:rsidP="00CA4D76">
      <w:pPr>
        <w:pStyle w:val="Heading1"/>
      </w:pPr>
    </w:p>
    <w:p w14:paraId="3B5F057C" w14:textId="49418744" w:rsidR="009D647A" w:rsidRDefault="00611837" w:rsidP="00635640">
      <w:pPr>
        <w:pStyle w:val="Heading1"/>
      </w:pPr>
      <w:r w:rsidRPr="00CA4D76">
        <w:t>Assessment Requirements / Tasks</w:t>
      </w:r>
      <w:bookmarkEnd w:id="2"/>
      <w:r w:rsidR="009D647A">
        <w:br/>
      </w:r>
    </w:p>
    <w:p w14:paraId="167DB5AA" w14:textId="0A0934FD" w:rsidR="00581CF6" w:rsidRDefault="009D647A" w:rsidP="009D647A">
      <w:r>
        <w:t>Choose three papers from the titles listed below and write a 1</w:t>
      </w:r>
      <w:r w:rsidR="00ED4414">
        <w:t>2</w:t>
      </w:r>
      <w:r w:rsidR="00802E29">
        <w:t>5</w:t>
      </w:r>
      <w:r w:rsidR="00ED4414">
        <w:t>0</w:t>
      </w:r>
      <w:r>
        <w:t>-word critique of each. You should evaluate the points made, giving your own opinions where appropriate. Th</w:t>
      </w:r>
      <w:r w:rsidR="008C6BD5">
        <w:t xml:space="preserve">e complete </w:t>
      </w:r>
      <w:r>
        <w:t xml:space="preserve">assignment will be a total of 4000 words </w:t>
      </w:r>
      <w:r w:rsidRPr="00D54903">
        <w:rPr>
          <w:rFonts w:ascii="Calibri" w:hAnsi="Calibri"/>
          <w:bCs/>
        </w:rPr>
        <w:t>(+/- 10%).</w:t>
      </w:r>
      <w:r w:rsidR="00611837" w:rsidRPr="00CA4D76">
        <w:t xml:space="preserve"> </w:t>
      </w:r>
    </w:p>
    <w:tbl>
      <w:tblPr>
        <w:tblpPr w:leftFromText="180" w:rightFromText="180" w:vertAnchor="text" w:horzAnchor="margin" w:tblpY="882"/>
        <w:tblW w:w="9506"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4A0" w:firstRow="1" w:lastRow="0" w:firstColumn="1" w:lastColumn="0" w:noHBand="0" w:noVBand="1"/>
      </w:tblPr>
      <w:tblGrid>
        <w:gridCol w:w="2085"/>
        <w:gridCol w:w="3669"/>
        <w:gridCol w:w="3752"/>
      </w:tblGrid>
      <w:tr w:rsidR="00CD361B" w:rsidRPr="00CD361B" w14:paraId="5BE611E0" w14:textId="77777777" w:rsidTr="00CD361B">
        <w:tc>
          <w:tcPr>
            <w:tcW w:w="2085" w:type="dxa"/>
            <w:tcBorders>
              <w:top w:val="single" w:sz="6" w:space="0" w:color="000000"/>
              <w:left w:val="single" w:sz="6" w:space="0" w:color="000000"/>
              <w:bottom w:val="single" w:sz="6" w:space="0" w:color="000000"/>
              <w:right w:val="single" w:sz="6" w:space="0" w:color="000000"/>
            </w:tcBorders>
            <w:hideMark/>
          </w:tcPr>
          <w:p w14:paraId="578FC64F" w14:textId="77777777" w:rsidR="00CD361B" w:rsidRPr="00CD361B" w:rsidRDefault="00CD361B" w:rsidP="00CD361B">
            <w:pPr>
              <w:spacing w:line="259" w:lineRule="auto"/>
              <w:rPr>
                <w:b/>
                <w:lang w:val="en-US"/>
              </w:rPr>
            </w:pPr>
            <w:r w:rsidRPr="00CD361B">
              <w:rPr>
                <w:b/>
                <w:lang w:val="en-US"/>
              </w:rPr>
              <w:t>Author</w:t>
            </w:r>
          </w:p>
        </w:tc>
        <w:tc>
          <w:tcPr>
            <w:tcW w:w="3669" w:type="dxa"/>
            <w:tcBorders>
              <w:top w:val="single" w:sz="6" w:space="0" w:color="000000"/>
              <w:left w:val="single" w:sz="6" w:space="0" w:color="000000"/>
              <w:bottom w:val="single" w:sz="6" w:space="0" w:color="000000"/>
              <w:right w:val="single" w:sz="6" w:space="0" w:color="000000"/>
            </w:tcBorders>
            <w:hideMark/>
          </w:tcPr>
          <w:p w14:paraId="41B7B564" w14:textId="77777777" w:rsidR="00CD361B" w:rsidRPr="00CD361B" w:rsidRDefault="00CD361B" w:rsidP="00CD361B">
            <w:pPr>
              <w:spacing w:line="259" w:lineRule="auto"/>
              <w:rPr>
                <w:b/>
                <w:lang w:val="en-US"/>
              </w:rPr>
            </w:pPr>
            <w:r w:rsidRPr="00CD361B">
              <w:rPr>
                <w:b/>
                <w:lang w:val="en-US"/>
              </w:rPr>
              <w:t>Title</w:t>
            </w:r>
          </w:p>
        </w:tc>
        <w:tc>
          <w:tcPr>
            <w:tcW w:w="3752" w:type="dxa"/>
            <w:tcBorders>
              <w:top w:val="single" w:sz="6" w:space="0" w:color="000000"/>
              <w:left w:val="single" w:sz="6" w:space="0" w:color="000000"/>
              <w:bottom w:val="single" w:sz="6" w:space="0" w:color="000000"/>
              <w:right w:val="single" w:sz="6" w:space="0" w:color="000000"/>
            </w:tcBorders>
            <w:hideMark/>
          </w:tcPr>
          <w:p w14:paraId="3FB69E5C" w14:textId="77777777" w:rsidR="00CD361B" w:rsidRPr="00CD361B" w:rsidRDefault="00CD361B" w:rsidP="00CD361B">
            <w:pPr>
              <w:spacing w:line="259" w:lineRule="auto"/>
              <w:rPr>
                <w:b/>
                <w:lang w:val="en-US"/>
              </w:rPr>
            </w:pPr>
            <w:r w:rsidRPr="00CD361B">
              <w:rPr>
                <w:b/>
                <w:lang w:val="en-US"/>
              </w:rPr>
              <w:t>Journal/Text</w:t>
            </w:r>
          </w:p>
        </w:tc>
      </w:tr>
      <w:tr w:rsidR="00CD361B" w:rsidRPr="00CD361B" w14:paraId="40FC92D5" w14:textId="77777777" w:rsidTr="00CD361B">
        <w:tc>
          <w:tcPr>
            <w:tcW w:w="2085" w:type="dxa"/>
            <w:tcBorders>
              <w:top w:val="single" w:sz="6" w:space="0" w:color="000000"/>
              <w:left w:val="single" w:sz="6" w:space="0" w:color="000000"/>
              <w:bottom w:val="single" w:sz="6" w:space="0" w:color="000000"/>
              <w:right w:val="single" w:sz="6" w:space="0" w:color="000000"/>
            </w:tcBorders>
            <w:hideMark/>
          </w:tcPr>
          <w:p w14:paraId="2448B224" w14:textId="77777777" w:rsidR="00CD361B" w:rsidRPr="00CD361B" w:rsidRDefault="00CD361B" w:rsidP="00CD361B">
            <w:pPr>
              <w:spacing w:line="259" w:lineRule="auto"/>
              <w:rPr>
                <w:lang w:val="en-US"/>
              </w:rPr>
            </w:pPr>
            <w:r w:rsidRPr="00CD361B">
              <w:rPr>
                <w:lang w:val="en-US"/>
              </w:rPr>
              <w:t>Zaheer, R.A., Tanveer, A. and Fatima, H.M., 2016</w:t>
            </w:r>
          </w:p>
        </w:tc>
        <w:tc>
          <w:tcPr>
            <w:tcW w:w="3669" w:type="dxa"/>
            <w:tcBorders>
              <w:top w:val="single" w:sz="6" w:space="0" w:color="000000"/>
              <w:left w:val="single" w:sz="6" w:space="0" w:color="000000"/>
              <w:bottom w:val="single" w:sz="6" w:space="0" w:color="000000"/>
              <w:right w:val="single" w:sz="6" w:space="0" w:color="000000"/>
            </w:tcBorders>
            <w:hideMark/>
          </w:tcPr>
          <w:p w14:paraId="13E6DAE9" w14:textId="77777777" w:rsidR="00CD361B" w:rsidRPr="00CD361B" w:rsidRDefault="00CD361B" w:rsidP="00CD361B">
            <w:pPr>
              <w:spacing w:line="259" w:lineRule="auto"/>
              <w:rPr>
                <w:lang w:val="en-US"/>
              </w:rPr>
            </w:pPr>
            <w:r w:rsidRPr="00CD361B">
              <w:rPr>
                <w:lang w:val="en-US"/>
              </w:rPr>
              <w:t xml:space="preserve">An Agile, Intelligent and Scalable Framework for Global Software Development.  </w:t>
            </w:r>
          </w:p>
        </w:tc>
        <w:tc>
          <w:tcPr>
            <w:tcW w:w="3752" w:type="dxa"/>
            <w:tcBorders>
              <w:top w:val="single" w:sz="6" w:space="0" w:color="000000"/>
              <w:left w:val="single" w:sz="6" w:space="0" w:color="000000"/>
              <w:bottom w:val="single" w:sz="6" w:space="0" w:color="000000"/>
              <w:right w:val="single" w:sz="6" w:space="0" w:color="000000"/>
            </w:tcBorders>
            <w:hideMark/>
          </w:tcPr>
          <w:p w14:paraId="1A68C93B" w14:textId="77777777" w:rsidR="00CD361B" w:rsidRPr="00CD361B" w:rsidRDefault="00CD361B" w:rsidP="00CD361B">
            <w:pPr>
              <w:spacing w:line="259" w:lineRule="auto"/>
              <w:rPr>
                <w:lang w:val="en-US"/>
              </w:rPr>
            </w:pPr>
            <w:r w:rsidRPr="00CD361B">
              <w:rPr>
                <w:lang w:val="en-US"/>
              </w:rPr>
              <w:t>World Academy of Science, Engineering and Technology, International Journal of Computer, Electrical, Automation, Control and Information Engineering, 10(4), pp.628-635.</w:t>
            </w:r>
          </w:p>
        </w:tc>
      </w:tr>
      <w:tr w:rsidR="00CD361B" w:rsidRPr="00CD361B" w14:paraId="188D5A50" w14:textId="77777777" w:rsidTr="00CD361B">
        <w:tc>
          <w:tcPr>
            <w:tcW w:w="2085" w:type="dxa"/>
            <w:tcBorders>
              <w:top w:val="single" w:sz="6" w:space="0" w:color="000000"/>
              <w:left w:val="single" w:sz="6" w:space="0" w:color="000000"/>
              <w:bottom w:val="single" w:sz="6" w:space="0" w:color="000000"/>
              <w:right w:val="single" w:sz="6" w:space="0" w:color="000000"/>
            </w:tcBorders>
            <w:hideMark/>
          </w:tcPr>
          <w:p w14:paraId="3499CA46" w14:textId="77777777" w:rsidR="00CD361B" w:rsidRPr="00CD361B" w:rsidRDefault="00CD361B" w:rsidP="00CD361B">
            <w:pPr>
              <w:spacing w:line="259" w:lineRule="auto"/>
              <w:rPr>
                <w:lang w:val="en-US"/>
              </w:rPr>
            </w:pPr>
            <w:proofErr w:type="spellStart"/>
            <w:r w:rsidRPr="00CD361B">
              <w:rPr>
                <w:lang w:val="en-US"/>
              </w:rPr>
              <w:t>Bjørn</w:t>
            </w:r>
            <w:proofErr w:type="spellEnd"/>
            <w:r w:rsidRPr="00CD361B">
              <w:rPr>
                <w:lang w:val="en-US"/>
              </w:rPr>
              <w:t>, P., 2016.</w:t>
            </w:r>
          </w:p>
        </w:tc>
        <w:tc>
          <w:tcPr>
            <w:tcW w:w="3669" w:type="dxa"/>
            <w:tcBorders>
              <w:top w:val="single" w:sz="6" w:space="0" w:color="000000"/>
              <w:left w:val="single" w:sz="6" w:space="0" w:color="000000"/>
              <w:bottom w:val="single" w:sz="6" w:space="0" w:color="000000"/>
              <w:right w:val="single" w:sz="6" w:space="0" w:color="000000"/>
            </w:tcBorders>
            <w:hideMark/>
          </w:tcPr>
          <w:p w14:paraId="0AF1B18E" w14:textId="77777777" w:rsidR="00CD361B" w:rsidRPr="00CD361B" w:rsidRDefault="00CD361B" w:rsidP="00CD361B">
            <w:pPr>
              <w:spacing w:line="259" w:lineRule="auto"/>
              <w:rPr>
                <w:lang w:val="en-US"/>
              </w:rPr>
            </w:pPr>
            <w:r w:rsidRPr="00CD361B">
              <w:rPr>
                <w:lang w:val="en-US"/>
              </w:rPr>
              <w:t>New fundamentals for CSCW research: from distance to politics. </w:t>
            </w:r>
          </w:p>
        </w:tc>
        <w:tc>
          <w:tcPr>
            <w:tcW w:w="3752" w:type="dxa"/>
            <w:tcBorders>
              <w:top w:val="single" w:sz="6" w:space="0" w:color="000000"/>
              <w:left w:val="single" w:sz="6" w:space="0" w:color="000000"/>
              <w:bottom w:val="single" w:sz="6" w:space="0" w:color="000000"/>
              <w:right w:val="single" w:sz="6" w:space="0" w:color="000000"/>
            </w:tcBorders>
            <w:hideMark/>
          </w:tcPr>
          <w:p w14:paraId="75354B0E" w14:textId="34CBFD4E" w:rsidR="00CD361B" w:rsidRPr="00CD361B" w:rsidRDefault="00503DAF" w:rsidP="00CD361B">
            <w:pPr>
              <w:spacing w:line="259" w:lineRule="auto"/>
              <w:rPr>
                <w:lang w:val="en-US"/>
              </w:rPr>
            </w:pPr>
            <w:r>
              <w:rPr>
                <w:lang w:val="en-US"/>
              </w:rPr>
              <w:t>I</w:t>
            </w:r>
            <w:r w:rsidR="00CD361B" w:rsidRPr="00CD361B">
              <w:rPr>
                <w:lang w:val="en-US"/>
              </w:rPr>
              <w:t>nteractions, 23(3), pp.50-53.</w:t>
            </w:r>
          </w:p>
        </w:tc>
      </w:tr>
      <w:tr w:rsidR="00CD361B" w:rsidRPr="00CD361B" w14:paraId="620E977B" w14:textId="77777777" w:rsidTr="00CD361B">
        <w:tc>
          <w:tcPr>
            <w:tcW w:w="2085" w:type="dxa"/>
            <w:tcBorders>
              <w:top w:val="single" w:sz="6" w:space="0" w:color="000000"/>
              <w:left w:val="single" w:sz="6" w:space="0" w:color="000000"/>
              <w:bottom w:val="single" w:sz="6" w:space="0" w:color="000000"/>
              <w:right w:val="single" w:sz="6" w:space="0" w:color="000000"/>
            </w:tcBorders>
            <w:hideMark/>
          </w:tcPr>
          <w:p w14:paraId="01CE7D38" w14:textId="77777777" w:rsidR="00CD361B" w:rsidRPr="00CD361B" w:rsidRDefault="00CD361B" w:rsidP="00CD361B">
            <w:pPr>
              <w:spacing w:line="259" w:lineRule="auto"/>
              <w:rPr>
                <w:lang w:val="en-US"/>
              </w:rPr>
            </w:pPr>
            <w:r w:rsidRPr="00CD361B">
              <w:rPr>
                <w:lang w:val="en-US"/>
              </w:rPr>
              <w:lastRenderedPageBreak/>
              <w:t xml:space="preserve">Coram, M. and </w:t>
            </w:r>
            <w:proofErr w:type="spellStart"/>
            <w:r w:rsidRPr="00CD361B">
              <w:rPr>
                <w:lang w:val="en-US"/>
              </w:rPr>
              <w:t>Bohner</w:t>
            </w:r>
            <w:proofErr w:type="spellEnd"/>
            <w:r w:rsidRPr="00CD361B">
              <w:rPr>
                <w:lang w:val="en-US"/>
              </w:rPr>
              <w:t>, S., 2005, April.</w:t>
            </w:r>
          </w:p>
        </w:tc>
        <w:tc>
          <w:tcPr>
            <w:tcW w:w="3669" w:type="dxa"/>
            <w:tcBorders>
              <w:top w:val="single" w:sz="6" w:space="0" w:color="000000"/>
              <w:left w:val="single" w:sz="6" w:space="0" w:color="000000"/>
              <w:bottom w:val="single" w:sz="6" w:space="0" w:color="000000"/>
              <w:right w:val="single" w:sz="6" w:space="0" w:color="000000"/>
            </w:tcBorders>
            <w:hideMark/>
          </w:tcPr>
          <w:p w14:paraId="69A66BC3" w14:textId="77777777" w:rsidR="00CD361B" w:rsidRPr="00CD361B" w:rsidRDefault="00CD361B" w:rsidP="00CD361B">
            <w:pPr>
              <w:spacing w:line="259" w:lineRule="auto"/>
              <w:rPr>
                <w:lang w:val="en-US"/>
              </w:rPr>
            </w:pPr>
            <w:r w:rsidRPr="00CD361B">
              <w:rPr>
                <w:lang w:val="en-US"/>
              </w:rPr>
              <w:t xml:space="preserve">The impact of agile methods on software project management. </w:t>
            </w:r>
          </w:p>
        </w:tc>
        <w:tc>
          <w:tcPr>
            <w:tcW w:w="3752" w:type="dxa"/>
            <w:tcBorders>
              <w:top w:val="single" w:sz="6" w:space="0" w:color="000000"/>
              <w:left w:val="single" w:sz="6" w:space="0" w:color="000000"/>
              <w:bottom w:val="single" w:sz="6" w:space="0" w:color="000000"/>
              <w:right w:val="single" w:sz="6" w:space="0" w:color="000000"/>
            </w:tcBorders>
            <w:hideMark/>
          </w:tcPr>
          <w:p w14:paraId="30810E4E" w14:textId="77777777" w:rsidR="00CD361B" w:rsidRPr="00CD361B" w:rsidRDefault="00CD361B" w:rsidP="00CD361B">
            <w:pPr>
              <w:spacing w:line="259" w:lineRule="auto"/>
              <w:rPr>
                <w:lang w:val="en-US"/>
              </w:rPr>
            </w:pPr>
            <w:r w:rsidRPr="00CD361B">
              <w:rPr>
                <w:lang w:val="en-US"/>
              </w:rPr>
              <w:t>In 12th IEEE International Conference and Workshops on the Engineering of Computer-Based Systems (ECBS'05) (pp. 363-370). IEEE.</w:t>
            </w:r>
          </w:p>
        </w:tc>
      </w:tr>
      <w:tr w:rsidR="00C46FE0" w:rsidRPr="00CD361B" w14:paraId="046C4519" w14:textId="77777777" w:rsidTr="00CD361B">
        <w:tc>
          <w:tcPr>
            <w:tcW w:w="2085" w:type="dxa"/>
            <w:tcBorders>
              <w:top w:val="single" w:sz="6" w:space="0" w:color="000000"/>
              <w:left w:val="single" w:sz="6" w:space="0" w:color="000000"/>
              <w:bottom w:val="single" w:sz="6" w:space="0" w:color="000000"/>
              <w:right w:val="single" w:sz="6" w:space="0" w:color="000000"/>
            </w:tcBorders>
          </w:tcPr>
          <w:p w14:paraId="7816001D" w14:textId="50350EC2" w:rsidR="00C46FE0" w:rsidRPr="00CD361B" w:rsidRDefault="00503DAF" w:rsidP="00CD361B">
            <w:pPr>
              <w:spacing w:line="259" w:lineRule="auto"/>
              <w:rPr>
                <w:lang w:val="en-US"/>
              </w:rPr>
            </w:pPr>
            <w:r w:rsidRPr="00503DAF">
              <w:rPr>
                <w:lang w:val="en-US"/>
              </w:rPr>
              <w:t>Berger, H. and Lewis, C., 2011.</w:t>
            </w:r>
          </w:p>
        </w:tc>
        <w:tc>
          <w:tcPr>
            <w:tcW w:w="3669" w:type="dxa"/>
            <w:tcBorders>
              <w:top w:val="single" w:sz="6" w:space="0" w:color="000000"/>
              <w:left w:val="single" w:sz="6" w:space="0" w:color="000000"/>
              <w:bottom w:val="single" w:sz="6" w:space="0" w:color="000000"/>
              <w:right w:val="single" w:sz="6" w:space="0" w:color="000000"/>
            </w:tcBorders>
          </w:tcPr>
          <w:p w14:paraId="7F0F61BA" w14:textId="61E04804" w:rsidR="00C46FE0" w:rsidRPr="00CD361B" w:rsidRDefault="00503DAF" w:rsidP="00CD361B">
            <w:pPr>
              <w:spacing w:line="259" w:lineRule="auto"/>
              <w:rPr>
                <w:lang w:val="en-US"/>
              </w:rPr>
            </w:pPr>
            <w:r w:rsidRPr="00503DAF">
              <w:t>Stakeholder Analysis is Key to Successful Client-Supplier Relationships of Global Outsourcing Projects.</w:t>
            </w:r>
          </w:p>
        </w:tc>
        <w:tc>
          <w:tcPr>
            <w:tcW w:w="3752" w:type="dxa"/>
            <w:tcBorders>
              <w:top w:val="single" w:sz="6" w:space="0" w:color="000000"/>
              <w:left w:val="single" w:sz="6" w:space="0" w:color="000000"/>
              <w:bottom w:val="single" w:sz="6" w:space="0" w:color="000000"/>
              <w:right w:val="single" w:sz="6" w:space="0" w:color="000000"/>
            </w:tcBorders>
          </w:tcPr>
          <w:p w14:paraId="0C250CE4" w14:textId="66E18A31" w:rsidR="00804FDA" w:rsidRPr="00CD361B" w:rsidRDefault="00503DAF" w:rsidP="00CD361B">
            <w:pPr>
              <w:spacing w:line="259" w:lineRule="auto"/>
              <w:rPr>
                <w:lang w:val="en-US"/>
              </w:rPr>
            </w:pPr>
            <w:r w:rsidRPr="00503DAF">
              <w:t>Stakeholder analysis is key to client–supplier relationships of global outsourcing project success. International Journal of Information Management, 31(5), pp.480-485.</w:t>
            </w:r>
          </w:p>
        </w:tc>
      </w:tr>
      <w:tr w:rsidR="00645820" w:rsidRPr="00CD361B" w14:paraId="31D41AF6" w14:textId="77777777" w:rsidTr="00CD361B">
        <w:tc>
          <w:tcPr>
            <w:tcW w:w="2085" w:type="dxa"/>
            <w:tcBorders>
              <w:top w:val="single" w:sz="6" w:space="0" w:color="000000"/>
              <w:left w:val="single" w:sz="6" w:space="0" w:color="000000"/>
              <w:bottom w:val="single" w:sz="6" w:space="0" w:color="000000"/>
              <w:right w:val="single" w:sz="6" w:space="0" w:color="000000"/>
            </w:tcBorders>
          </w:tcPr>
          <w:p w14:paraId="6097F678" w14:textId="78BB8363" w:rsidR="00645820" w:rsidRDefault="00645820" w:rsidP="00645820">
            <w:pPr>
              <w:spacing w:line="259" w:lineRule="auto"/>
            </w:pPr>
            <w:r>
              <w:rPr>
                <w:lang w:val="en-US"/>
              </w:rPr>
              <w:fldChar w:fldCharType="begin" w:fldLock="1"/>
            </w:r>
            <w:r>
              <w:rPr>
                <w:lang w:val="en-US"/>
              </w:rPr>
              <w:instrText>ADDIN CSL_CITATION {"citationItems":[{"id":"ITEM-1","itemData":{"DOI":"10.1002/cae.22298","ISSN":"10990542","abstract":"Personal response systems (PRSs) today offer an opportunity to the field of education in terms of improving teaching and learning outcomes through active engagement in classrooms. The present paper investigates students' attitudes to different types of PRSs, namely, Socrative and Clickers. Both qualitative and quantitative data are gathered and classified. The performed thematic analysis reveals major categories within the framework of this study, namely educational efficacy, psychological aspects, technology-related issues, and administrative issues. It has been found that Socrative fares better in the “educational efficacy” and “administrative issues,” whereas Clickers outperforms Socrative in the “technological-related issues.” It is worth pointing out that both Socrative and Clickers are tantamount in “psychological aspects” yielding no negative experiences. The results of this study reveal that two main factors, cost and technological infrastructure, are determinative in the incorporation and appreciation of such systems in an educational setting.","author":[{"dropping-particle":"","family":"Mishra","given":"Deepti","non-dropping-particle":"","parse-names":false,"suffix":""},{"dropping-particle":"","family":"Chew","given":"Esyin","non-dropping-particle":"","parse-names":false,"suffix":""},{"dropping-particle":"","family":"Ostrovska","given":"Sofiya","non-dropping-particle":"","parse-names":false,"suffix":""},{"dropping-particle":"","family":"Wong","given":"Jojo","non-dropping-particle":"","parse-names":false,"suffix":""}],"container-title":"Computer Applications in Engineering Education","id":"ITEM-1","issue":"5","issued":{"date-parts":[["2020"]]},"page":"1232-1246","title":"Personal response systems through the prism of students' experiences","type":"article-journal","volume":"28"},"uris":["http://www.mendeley.com/documents/?uuid=bde0c61f-be01-3fef-9b93-80b039110190"]}],"mendeley":{"formattedCitation":"(Mishra &lt;i&gt;et al.&lt;/i&gt;, 2020)","plainTextFormattedCitation":"(Mishra et al., 2020)","previouslyFormattedCitation":"(Mishra &lt;i&gt;et al.&lt;/i&gt;, 2020)"},"properties":{"noteIndex":0},"schema":"https://github.com/citation-style-language/schema/raw/master/csl-citation.json"}</w:instrText>
            </w:r>
            <w:r>
              <w:rPr>
                <w:lang w:val="en-US"/>
              </w:rPr>
              <w:fldChar w:fldCharType="separate"/>
            </w:r>
            <w:r w:rsidRPr="00C51A4E">
              <w:rPr>
                <w:noProof/>
                <w:lang w:val="en-US"/>
              </w:rPr>
              <w:t xml:space="preserve">Mishra </w:t>
            </w:r>
            <w:r w:rsidRPr="00C51A4E">
              <w:rPr>
                <w:i/>
                <w:noProof/>
                <w:lang w:val="en-US"/>
              </w:rPr>
              <w:t>et al.</w:t>
            </w:r>
            <w:r w:rsidRPr="00C51A4E">
              <w:rPr>
                <w:noProof/>
                <w:lang w:val="en-US"/>
              </w:rPr>
              <w:t>, 2020</w:t>
            </w:r>
            <w:r>
              <w:rPr>
                <w:lang w:val="en-US"/>
              </w:rPr>
              <w:fldChar w:fldCharType="end"/>
            </w:r>
          </w:p>
        </w:tc>
        <w:tc>
          <w:tcPr>
            <w:tcW w:w="3669" w:type="dxa"/>
            <w:tcBorders>
              <w:top w:val="single" w:sz="6" w:space="0" w:color="000000"/>
              <w:left w:val="single" w:sz="6" w:space="0" w:color="000000"/>
              <w:bottom w:val="single" w:sz="6" w:space="0" w:color="000000"/>
              <w:right w:val="single" w:sz="6" w:space="0" w:color="000000"/>
            </w:tcBorders>
          </w:tcPr>
          <w:p w14:paraId="40D74CD5" w14:textId="4CAC5C75" w:rsidR="00645820" w:rsidRDefault="00645820" w:rsidP="00645820">
            <w:pPr>
              <w:spacing w:line="259" w:lineRule="auto"/>
            </w:pPr>
            <w:r>
              <w:t>Personal response systems through the prism of students' experiences</w:t>
            </w:r>
          </w:p>
        </w:tc>
        <w:tc>
          <w:tcPr>
            <w:tcW w:w="3752" w:type="dxa"/>
            <w:tcBorders>
              <w:top w:val="single" w:sz="6" w:space="0" w:color="000000"/>
              <w:left w:val="single" w:sz="6" w:space="0" w:color="000000"/>
              <w:bottom w:val="single" w:sz="6" w:space="0" w:color="000000"/>
              <w:right w:val="single" w:sz="6" w:space="0" w:color="000000"/>
            </w:tcBorders>
          </w:tcPr>
          <w:p w14:paraId="1EAB6F28" w14:textId="0B63D923" w:rsidR="00645820" w:rsidRDefault="00645820" w:rsidP="00645820">
            <w:pPr>
              <w:spacing w:line="259" w:lineRule="auto"/>
            </w:pPr>
            <w:r w:rsidRPr="008E356E">
              <w:t>Computer Applications in Engineering Education.</w:t>
            </w:r>
            <w:r>
              <w:t xml:space="preserve"> </w:t>
            </w:r>
            <w:hyperlink r:id="rId12" w:history="1">
              <w:r w:rsidRPr="0067228B">
                <w:t>https://repository.cardiffmet.ac.uk/handle/10369/11150</w:t>
              </w:r>
            </w:hyperlink>
          </w:p>
        </w:tc>
      </w:tr>
      <w:tr w:rsidR="00645820" w:rsidRPr="00CD361B" w14:paraId="43BAB0C6" w14:textId="77777777" w:rsidTr="00CD361B">
        <w:tc>
          <w:tcPr>
            <w:tcW w:w="2085" w:type="dxa"/>
            <w:tcBorders>
              <w:top w:val="single" w:sz="6" w:space="0" w:color="000000"/>
              <w:left w:val="single" w:sz="6" w:space="0" w:color="000000"/>
              <w:bottom w:val="single" w:sz="6" w:space="0" w:color="000000"/>
              <w:right w:val="single" w:sz="6" w:space="0" w:color="000000"/>
            </w:tcBorders>
          </w:tcPr>
          <w:p w14:paraId="403DCDDF" w14:textId="26E01FA3" w:rsidR="00645820" w:rsidRDefault="00645820" w:rsidP="00645820">
            <w:pPr>
              <w:spacing w:line="259" w:lineRule="auto"/>
            </w:pPr>
            <w:r>
              <w:t>Lewis, R. (2019)</w:t>
            </w:r>
          </w:p>
        </w:tc>
        <w:tc>
          <w:tcPr>
            <w:tcW w:w="3669" w:type="dxa"/>
            <w:tcBorders>
              <w:top w:val="single" w:sz="6" w:space="0" w:color="000000"/>
              <w:left w:val="single" w:sz="6" w:space="0" w:color="000000"/>
              <w:bottom w:val="single" w:sz="6" w:space="0" w:color="000000"/>
              <w:right w:val="single" w:sz="6" w:space="0" w:color="000000"/>
            </w:tcBorders>
          </w:tcPr>
          <w:p w14:paraId="1E0FC0C6" w14:textId="7F2A68A2" w:rsidR="00645820" w:rsidRDefault="00645820" w:rsidP="00645820">
            <w:pPr>
              <w:spacing w:line="259" w:lineRule="auto"/>
            </w:pPr>
            <w:r>
              <w:t>W</w:t>
            </w:r>
            <w:r w:rsidRPr="000F135F">
              <w:t xml:space="preserve">ant to mislead and confuse? </w:t>
            </w:r>
            <w:r>
              <w:t>U</w:t>
            </w:r>
            <w:r w:rsidRPr="000F135F">
              <w:t>se statistics!</w:t>
            </w:r>
          </w:p>
        </w:tc>
        <w:tc>
          <w:tcPr>
            <w:tcW w:w="3752" w:type="dxa"/>
            <w:tcBorders>
              <w:top w:val="single" w:sz="6" w:space="0" w:color="000000"/>
              <w:left w:val="single" w:sz="6" w:space="0" w:color="000000"/>
              <w:bottom w:val="single" w:sz="6" w:space="0" w:color="000000"/>
              <w:right w:val="single" w:sz="6" w:space="0" w:color="000000"/>
            </w:tcBorders>
          </w:tcPr>
          <w:p w14:paraId="5D6340D2" w14:textId="18FD0671" w:rsidR="00645820" w:rsidRDefault="003326C3" w:rsidP="00645820">
            <w:pPr>
              <w:spacing w:line="259" w:lineRule="auto"/>
            </w:pPr>
            <w:hyperlink r:id="rId13" w:history="1">
              <w:r w:rsidR="00645820" w:rsidRPr="0067228B">
                <w:t>https://scientistsarehumans.com/2019/01/26/want-to-mislead-and-confuse-use-statistics/</w:t>
              </w:r>
            </w:hyperlink>
            <w:r w:rsidR="00645820">
              <w:rPr>
                <w:lang w:val="en-US"/>
              </w:rPr>
              <w:t xml:space="preserve"> </w:t>
            </w:r>
          </w:p>
        </w:tc>
      </w:tr>
    </w:tbl>
    <w:p w14:paraId="52EFCD23" w14:textId="77777777" w:rsidR="009D28ED" w:rsidRDefault="009D28ED" w:rsidP="00CD361B"/>
    <w:p w14:paraId="158C41E3" w14:textId="77777777" w:rsidR="008C6BD5" w:rsidRDefault="009D28ED" w:rsidP="009D28ED">
      <w:pPr>
        <w:rPr>
          <w:b/>
        </w:rPr>
      </w:pPr>
      <w:r w:rsidRPr="009D28ED">
        <w:rPr>
          <w:b/>
        </w:rPr>
        <w:t xml:space="preserve">The </w:t>
      </w:r>
      <w:r w:rsidR="008C6BD5">
        <w:rPr>
          <w:b/>
        </w:rPr>
        <w:t>Critique</w:t>
      </w:r>
      <w:r w:rsidRPr="009D28ED">
        <w:rPr>
          <w:b/>
        </w:rPr>
        <w:t xml:space="preserve"> </w:t>
      </w:r>
      <w:r w:rsidR="008C6BD5">
        <w:rPr>
          <w:b/>
        </w:rPr>
        <w:t>T</w:t>
      </w:r>
      <w:r w:rsidRPr="009D28ED">
        <w:rPr>
          <w:b/>
        </w:rPr>
        <w:t>emplat</w:t>
      </w:r>
      <w:r w:rsidR="008C6BD5">
        <w:rPr>
          <w:b/>
        </w:rPr>
        <w:t>e</w:t>
      </w:r>
    </w:p>
    <w:p w14:paraId="07BC765B" w14:textId="57ACE666" w:rsidR="009D28ED" w:rsidRPr="008C6BD5" w:rsidRDefault="008C6BD5" w:rsidP="009D28ED">
      <w:pPr>
        <w:rPr>
          <w:bCs/>
        </w:rPr>
      </w:pPr>
      <w:r w:rsidRPr="008C6BD5">
        <w:rPr>
          <w:bCs/>
        </w:rPr>
        <w:t>The following</w:t>
      </w:r>
      <w:r w:rsidR="009D28ED" w:rsidRPr="008C6BD5">
        <w:rPr>
          <w:bCs/>
        </w:rPr>
        <w:t xml:space="preserve"> showcases the main features of a critique</w:t>
      </w:r>
      <w:r w:rsidRPr="008C6BD5">
        <w:rPr>
          <w:bCs/>
        </w:rPr>
        <w:t xml:space="preserve"> and</w:t>
      </w:r>
      <w:r w:rsidR="009D28ED" w:rsidRPr="008C6BD5">
        <w:rPr>
          <w:bCs/>
        </w:rPr>
        <w:t xml:space="preserve"> is provided as one example.</w:t>
      </w:r>
    </w:p>
    <w:tbl>
      <w:tblPr>
        <w:tblStyle w:val="TableGrid"/>
        <w:tblW w:w="0" w:type="auto"/>
        <w:tblLook w:val="04A0" w:firstRow="1" w:lastRow="0" w:firstColumn="1" w:lastColumn="0" w:noHBand="0" w:noVBand="1"/>
      </w:tblPr>
      <w:tblGrid>
        <w:gridCol w:w="9016"/>
      </w:tblGrid>
      <w:tr w:rsidR="00635640" w14:paraId="1DA69875" w14:textId="77777777" w:rsidTr="00635640">
        <w:tc>
          <w:tcPr>
            <w:tcW w:w="9016" w:type="dxa"/>
          </w:tcPr>
          <w:p w14:paraId="4DA25C51" w14:textId="06827B31" w:rsidR="00635640" w:rsidRPr="009D28ED" w:rsidRDefault="00635640" w:rsidP="00635640">
            <w:pPr>
              <w:rPr>
                <w:b/>
              </w:rPr>
            </w:pPr>
            <w:r w:rsidRPr="009D28ED">
              <w:rPr>
                <w:b/>
              </w:rPr>
              <w:t>Introduction</w:t>
            </w:r>
            <w:r w:rsidR="004A4502">
              <w:rPr>
                <w:b/>
              </w:rPr>
              <w:t xml:space="preserve"> </w:t>
            </w:r>
          </w:p>
          <w:p w14:paraId="68BC8044" w14:textId="77777777" w:rsidR="00635640" w:rsidRDefault="00635640" w:rsidP="00635640">
            <w:r>
              <w:t>Typically, the introduction is short (less than 10% of the word length) and you should:</w:t>
            </w:r>
          </w:p>
          <w:p w14:paraId="22919FAD" w14:textId="77777777" w:rsidR="00635640" w:rsidRDefault="00635640" w:rsidP="00635640"/>
          <w:p w14:paraId="47A763B3" w14:textId="77777777" w:rsidR="00635640" w:rsidRDefault="00635640" w:rsidP="00635640">
            <w:pPr>
              <w:pStyle w:val="ListParagraph"/>
              <w:numPr>
                <w:ilvl w:val="0"/>
                <w:numId w:val="5"/>
              </w:numPr>
            </w:pPr>
            <w:r>
              <w:t xml:space="preserve">Name the work being reviewed as well as the date it was created and the name of the author/creator.  </w:t>
            </w:r>
          </w:p>
          <w:p w14:paraId="7BA8982D" w14:textId="77777777" w:rsidR="00635640" w:rsidRDefault="00635640" w:rsidP="00635640">
            <w:pPr>
              <w:pStyle w:val="ListParagraph"/>
              <w:numPr>
                <w:ilvl w:val="0"/>
                <w:numId w:val="5"/>
              </w:numPr>
            </w:pPr>
            <w:r>
              <w:t>Describe the main argument or purpose of the work.</w:t>
            </w:r>
          </w:p>
          <w:p w14:paraId="0DE2E180" w14:textId="77777777" w:rsidR="00635640" w:rsidRDefault="00635640" w:rsidP="00635640">
            <w:pPr>
              <w:pStyle w:val="ListParagraph"/>
              <w:numPr>
                <w:ilvl w:val="0"/>
                <w:numId w:val="5"/>
              </w:numPr>
            </w:pPr>
            <w:r>
              <w:t xml:space="preserve">Explain the context in which the work was created.  This could include the social or political context, the place of the work in a creative or academic tradition, or the relationship between the work and the creator’s life experience. </w:t>
            </w:r>
          </w:p>
          <w:p w14:paraId="53F19562" w14:textId="77777777" w:rsidR="00635640" w:rsidRDefault="00635640" w:rsidP="00635640">
            <w:pPr>
              <w:pStyle w:val="ListParagraph"/>
              <w:numPr>
                <w:ilvl w:val="0"/>
                <w:numId w:val="5"/>
              </w:numPr>
            </w:pPr>
            <w:r>
              <w:t>Have a concluding sentence that signposts what your evaluation of the work will be. For instance, it may indicate whether it is a positive, negative, or mixed evaluation.</w:t>
            </w:r>
          </w:p>
          <w:p w14:paraId="75FCBF0B" w14:textId="56BCADFD" w:rsidR="00635640" w:rsidRPr="009D28ED" w:rsidRDefault="00635640" w:rsidP="00635640">
            <w:pPr>
              <w:rPr>
                <w:b/>
              </w:rPr>
            </w:pPr>
            <w:r w:rsidRPr="009D28ED">
              <w:rPr>
                <w:b/>
              </w:rPr>
              <w:t>Summary</w:t>
            </w:r>
            <w:r w:rsidR="00682D96">
              <w:rPr>
                <w:b/>
              </w:rPr>
              <w:t xml:space="preserve"> </w:t>
            </w:r>
          </w:p>
          <w:p w14:paraId="7C39FF28" w14:textId="77777777" w:rsidR="00635640" w:rsidRDefault="00635640" w:rsidP="00635640">
            <w:r>
              <w:t xml:space="preserve">Briefly summarise the main points and objectively describe how the creator portrays these by </w:t>
            </w:r>
            <w:proofErr w:type="gramStart"/>
            <w:r>
              <w:t>using  techniques</w:t>
            </w:r>
            <w:proofErr w:type="gramEnd"/>
            <w:r>
              <w:t>, styles, media, characters or symbols.  This summary should not be the focus of the critique and is usually shorter than the critical evaluation.</w:t>
            </w:r>
          </w:p>
          <w:p w14:paraId="57FE8C9A" w14:textId="77777777" w:rsidR="00635640" w:rsidRDefault="00635640" w:rsidP="00635640"/>
          <w:p w14:paraId="5B64DF83" w14:textId="1F6BAA55" w:rsidR="00635640" w:rsidRPr="009D28ED" w:rsidRDefault="00635640" w:rsidP="00635640">
            <w:pPr>
              <w:rPr>
                <w:b/>
              </w:rPr>
            </w:pPr>
            <w:r w:rsidRPr="009D28ED">
              <w:rPr>
                <w:b/>
              </w:rPr>
              <w:t>Critical evaluation</w:t>
            </w:r>
            <w:r w:rsidR="00682D96">
              <w:rPr>
                <w:b/>
              </w:rPr>
              <w:t xml:space="preserve"> </w:t>
            </w:r>
          </w:p>
          <w:p w14:paraId="47DF9030" w14:textId="77777777" w:rsidR="00635640" w:rsidRDefault="00635640" w:rsidP="00635640">
            <w:r>
              <w:t xml:space="preserve">This section should give a systematic and detailed assessment of the different elements of the work, evaluating how well the creator was able to achieve the purpose through these.  For example: you would assess the plot structure, characterisation and setting of a novel; an assessment of a painting would look at composition, brush strokes, colour and light; a critique of a research project would look at subject selection, design of the experiment, analysis of data and conclusions.    </w:t>
            </w:r>
          </w:p>
          <w:p w14:paraId="66AB54FB" w14:textId="77777777" w:rsidR="00635640" w:rsidRDefault="00635640" w:rsidP="00635640"/>
          <w:p w14:paraId="55E80F54" w14:textId="77777777" w:rsidR="00635640" w:rsidRDefault="00635640" w:rsidP="00635640">
            <w:r>
              <w:t>A critical evaluation does not simply highlight negative impressions. It should deconstruct the work and identify both strengths and weaknesses. It should examine the work and evaluate its success, in light of its purpose.</w:t>
            </w:r>
          </w:p>
          <w:p w14:paraId="42A0E3CE" w14:textId="77777777" w:rsidR="00635640" w:rsidRDefault="00635640" w:rsidP="00635640"/>
          <w:p w14:paraId="31502AF5" w14:textId="77777777" w:rsidR="00635640" w:rsidRDefault="00635640" w:rsidP="00635640">
            <w:r>
              <w:t>Examples of key critical questions that could help your assessment include:</w:t>
            </w:r>
          </w:p>
          <w:p w14:paraId="6B8CB9AA" w14:textId="77777777" w:rsidR="00635640" w:rsidRDefault="00635640" w:rsidP="00635640">
            <w:pPr>
              <w:pStyle w:val="ListParagraph"/>
              <w:numPr>
                <w:ilvl w:val="0"/>
                <w:numId w:val="6"/>
              </w:numPr>
            </w:pPr>
            <w:r>
              <w:t>Who is the creator? Is the work presented objectively or subjectively?</w:t>
            </w:r>
          </w:p>
          <w:p w14:paraId="10BBA599" w14:textId="77777777" w:rsidR="00635640" w:rsidRDefault="00635640" w:rsidP="00635640">
            <w:pPr>
              <w:pStyle w:val="ListParagraph"/>
              <w:numPr>
                <w:ilvl w:val="0"/>
                <w:numId w:val="6"/>
              </w:numPr>
            </w:pPr>
            <w:r>
              <w:t>What are the aims of the work? Were the aims achieved?</w:t>
            </w:r>
          </w:p>
          <w:p w14:paraId="09CC955C" w14:textId="77777777" w:rsidR="00635640" w:rsidRDefault="00635640" w:rsidP="00635640">
            <w:pPr>
              <w:pStyle w:val="ListParagraph"/>
              <w:numPr>
                <w:ilvl w:val="0"/>
                <w:numId w:val="6"/>
              </w:numPr>
            </w:pPr>
            <w:r>
              <w:lastRenderedPageBreak/>
              <w:t xml:space="preserve">What techniques, styles, media were used in the work?  Are they effective in portraying the purpose? </w:t>
            </w:r>
          </w:p>
          <w:p w14:paraId="088A956F" w14:textId="77777777" w:rsidR="00635640" w:rsidRDefault="00635640" w:rsidP="00635640">
            <w:pPr>
              <w:pStyle w:val="ListParagraph"/>
              <w:numPr>
                <w:ilvl w:val="0"/>
                <w:numId w:val="6"/>
              </w:numPr>
            </w:pPr>
            <w:r>
              <w:t>What assumptions underlie the work? Do they affect its validity?</w:t>
            </w:r>
          </w:p>
          <w:p w14:paraId="479380D7" w14:textId="77777777" w:rsidR="00635640" w:rsidRDefault="00635640" w:rsidP="00635640">
            <w:pPr>
              <w:pStyle w:val="ListParagraph"/>
              <w:numPr>
                <w:ilvl w:val="0"/>
                <w:numId w:val="6"/>
              </w:numPr>
            </w:pPr>
            <w:r>
              <w:t>What types of evidence or persuasion are used? Has evidence been interpreted fairly?</w:t>
            </w:r>
          </w:p>
          <w:p w14:paraId="00C296D2" w14:textId="77777777" w:rsidR="00635640" w:rsidRDefault="00635640" w:rsidP="00635640">
            <w:pPr>
              <w:pStyle w:val="ListParagraph"/>
              <w:numPr>
                <w:ilvl w:val="0"/>
                <w:numId w:val="6"/>
              </w:numPr>
            </w:pPr>
            <w:r>
              <w:t>How is the work structured?  Does it favour a particular interpretation or point of view? Is it effective?</w:t>
            </w:r>
          </w:p>
          <w:p w14:paraId="44209A2E" w14:textId="4F41612C" w:rsidR="00635640" w:rsidRDefault="00635640" w:rsidP="00635640">
            <w:pPr>
              <w:pStyle w:val="ListParagraph"/>
              <w:numPr>
                <w:ilvl w:val="0"/>
                <w:numId w:val="6"/>
              </w:numPr>
            </w:pPr>
            <w:r>
              <w:t>Does the work enhance understanding of key ideas or theories? Does the work engage (or fail to engage) with key concepts or other works in its discipline?</w:t>
            </w:r>
            <w:r>
              <w:br/>
            </w:r>
          </w:p>
          <w:p w14:paraId="31C7B0C7" w14:textId="77777777" w:rsidR="00635640" w:rsidRDefault="00635640" w:rsidP="00635640">
            <w:r>
              <w:t>This evaluation is written in formal academic style and logically presented. Group and order your ideas into paragraphs. Start with the broad impressions first and then move into the details of the technical elements.   For shorter critiques, you may discuss the strengths of the works, and then the weaknesses. In longer critiques, you may wish to discuss the positive and negative of each key critical question in individual paragraphs.</w:t>
            </w:r>
          </w:p>
          <w:p w14:paraId="54D58DF8" w14:textId="77777777" w:rsidR="00635640" w:rsidRDefault="00635640" w:rsidP="00635640"/>
          <w:p w14:paraId="3902A1F1" w14:textId="5E605AC8" w:rsidR="00635640" w:rsidRDefault="00635640" w:rsidP="00635640">
            <w:r>
              <w:t>To support the evaluation, provide evidence from the work itself, such as a quote or example, and you should also cite evidence from related sources. Explain how this evidence supports your evaluation of the work.</w:t>
            </w:r>
          </w:p>
          <w:p w14:paraId="318782B3" w14:textId="77777777" w:rsidR="00802E29" w:rsidRDefault="00802E29" w:rsidP="00635640"/>
          <w:p w14:paraId="350B73B7" w14:textId="007243F8" w:rsidR="00635640" w:rsidRPr="009D28ED" w:rsidRDefault="00635640" w:rsidP="00635640">
            <w:pPr>
              <w:rPr>
                <w:b/>
              </w:rPr>
            </w:pPr>
            <w:r w:rsidRPr="009D28ED">
              <w:rPr>
                <w:b/>
              </w:rPr>
              <w:t>Conclusion</w:t>
            </w:r>
            <w:r w:rsidR="00682D96">
              <w:rPr>
                <w:b/>
              </w:rPr>
              <w:t xml:space="preserve"> </w:t>
            </w:r>
          </w:p>
          <w:p w14:paraId="1363132B" w14:textId="77777777" w:rsidR="00635640" w:rsidRDefault="00635640" w:rsidP="00635640">
            <w:r>
              <w:t>This is usually a very brief paragraph, which includes:</w:t>
            </w:r>
          </w:p>
          <w:p w14:paraId="5AE30A5F" w14:textId="77777777" w:rsidR="00635640" w:rsidRDefault="00635640" w:rsidP="00635640">
            <w:pPr>
              <w:pStyle w:val="ListParagraph"/>
              <w:numPr>
                <w:ilvl w:val="0"/>
                <w:numId w:val="7"/>
              </w:numPr>
            </w:pPr>
            <w:r>
              <w:t>A statement indicating the overall evaluation of the work</w:t>
            </w:r>
          </w:p>
          <w:p w14:paraId="5311CFBA" w14:textId="77777777" w:rsidR="00635640" w:rsidRDefault="00635640" w:rsidP="00635640">
            <w:pPr>
              <w:pStyle w:val="ListParagraph"/>
              <w:numPr>
                <w:ilvl w:val="0"/>
                <w:numId w:val="7"/>
              </w:numPr>
            </w:pPr>
            <w:r>
              <w:t>A summary of the key reasons, identified during the critical evaluation, why this evaluation was formed.</w:t>
            </w:r>
          </w:p>
          <w:p w14:paraId="0ABD5D07" w14:textId="4F0F4347" w:rsidR="00635640" w:rsidRDefault="00635640" w:rsidP="009D28ED">
            <w:pPr>
              <w:pStyle w:val="ListParagraph"/>
              <w:numPr>
                <w:ilvl w:val="0"/>
                <w:numId w:val="7"/>
              </w:numPr>
            </w:pPr>
            <w:r>
              <w:t xml:space="preserve">In some circumstances, recommendations for improvement on the work may be appropriate.   </w:t>
            </w:r>
            <w:r>
              <w:br/>
              <w:t xml:space="preserve"> </w:t>
            </w:r>
          </w:p>
        </w:tc>
      </w:tr>
    </w:tbl>
    <w:p w14:paraId="0320F58A" w14:textId="77777777" w:rsidR="009D28ED" w:rsidRDefault="009D28ED" w:rsidP="009D28ED"/>
    <w:p w14:paraId="5003DE20" w14:textId="2A357DD6" w:rsidR="009D28ED" w:rsidRPr="00635640" w:rsidRDefault="009D28ED" w:rsidP="009D28ED">
      <w:pPr>
        <w:rPr>
          <w:b/>
          <w:bCs/>
        </w:rPr>
      </w:pPr>
      <w:r w:rsidRPr="00635640">
        <w:rPr>
          <w:b/>
          <w:bCs/>
        </w:rPr>
        <w:t>Checklist for a critique</w:t>
      </w:r>
    </w:p>
    <w:p w14:paraId="5DA1B529" w14:textId="260AF3B2" w:rsidR="009D28ED" w:rsidRDefault="009D28ED" w:rsidP="009D28ED">
      <w:r>
        <w:t>Have I:</w:t>
      </w:r>
    </w:p>
    <w:p w14:paraId="1FAFD936" w14:textId="77777777" w:rsidR="009D28ED" w:rsidRDefault="009D28ED" w:rsidP="009D28ED">
      <w:pPr>
        <w:pStyle w:val="ListParagraph"/>
        <w:numPr>
          <w:ilvl w:val="0"/>
          <w:numId w:val="8"/>
        </w:numPr>
      </w:pPr>
      <w:r>
        <w:t>Mentioned the name of the work, the date of its creation and the name of the creator?</w:t>
      </w:r>
    </w:p>
    <w:p w14:paraId="382CB500" w14:textId="77777777" w:rsidR="009D28ED" w:rsidRDefault="009D28ED" w:rsidP="009D28ED">
      <w:pPr>
        <w:pStyle w:val="ListParagraph"/>
        <w:numPr>
          <w:ilvl w:val="0"/>
          <w:numId w:val="8"/>
        </w:numPr>
      </w:pPr>
      <w:r>
        <w:t>Accurately summarised the work being critiqued?</w:t>
      </w:r>
    </w:p>
    <w:p w14:paraId="26288650" w14:textId="77777777" w:rsidR="009D28ED" w:rsidRDefault="009D28ED" w:rsidP="009D28ED">
      <w:pPr>
        <w:pStyle w:val="ListParagraph"/>
        <w:numPr>
          <w:ilvl w:val="0"/>
          <w:numId w:val="8"/>
        </w:numPr>
      </w:pPr>
      <w:r>
        <w:t>Mainly focused on the critical evaluation of the work?</w:t>
      </w:r>
    </w:p>
    <w:p w14:paraId="7BB55F36" w14:textId="77777777" w:rsidR="009D28ED" w:rsidRDefault="009D28ED" w:rsidP="009D28ED">
      <w:pPr>
        <w:pStyle w:val="ListParagraph"/>
        <w:numPr>
          <w:ilvl w:val="0"/>
          <w:numId w:val="8"/>
        </w:numPr>
      </w:pPr>
      <w:r>
        <w:t>Systematically outlined an evaluation of each element of the work to achieve the overall purpose?</w:t>
      </w:r>
    </w:p>
    <w:p w14:paraId="781284A3" w14:textId="0817BB65" w:rsidR="009D28ED" w:rsidRDefault="00802E29" w:rsidP="009D28ED">
      <w:pPr>
        <w:pStyle w:val="ListParagraph"/>
        <w:numPr>
          <w:ilvl w:val="0"/>
          <w:numId w:val="8"/>
        </w:numPr>
      </w:pPr>
      <w:r>
        <w:t>U</w:t>
      </w:r>
      <w:r w:rsidR="009D28ED">
        <w:t>sed evidence, from the work itself as well as other sources, to back and illustrate my assessment of elements of the work?</w:t>
      </w:r>
      <w:r w:rsidRPr="00802E29">
        <w:t xml:space="preserve"> </w:t>
      </w:r>
    </w:p>
    <w:p w14:paraId="79776250" w14:textId="7854AEEE" w:rsidR="009D28ED" w:rsidRDefault="008C6BD5" w:rsidP="009D28ED">
      <w:pPr>
        <w:pStyle w:val="ListParagraph"/>
        <w:numPr>
          <w:ilvl w:val="0"/>
          <w:numId w:val="8"/>
        </w:numPr>
      </w:pPr>
      <w:r>
        <w:t>F</w:t>
      </w:r>
      <w:r w:rsidR="009D28ED">
        <w:t>ormed an overall evaluation of the work, based on critical reading?</w:t>
      </w:r>
    </w:p>
    <w:p w14:paraId="74039610" w14:textId="49554EC7" w:rsidR="009D28ED" w:rsidRDefault="008C6BD5" w:rsidP="009D28ED">
      <w:pPr>
        <w:pStyle w:val="ListParagraph"/>
        <w:numPr>
          <w:ilvl w:val="0"/>
          <w:numId w:val="8"/>
        </w:numPr>
      </w:pPr>
      <w:r>
        <w:t>U</w:t>
      </w:r>
      <w:r w:rsidR="009D28ED">
        <w:t>sed a well</w:t>
      </w:r>
      <w:r>
        <w:t>-</w:t>
      </w:r>
      <w:r w:rsidR="009D28ED">
        <w:t>structured introduction, body and conclusion?</w:t>
      </w:r>
    </w:p>
    <w:p w14:paraId="36B8D225" w14:textId="77777777" w:rsidR="008C6BD5" w:rsidRDefault="008C6BD5" w:rsidP="009D28ED">
      <w:pPr>
        <w:pStyle w:val="ListParagraph"/>
        <w:numPr>
          <w:ilvl w:val="0"/>
          <w:numId w:val="8"/>
        </w:numPr>
      </w:pPr>
      <w:r>
        <w:t>U</w:t>
      </w:r>
      <w:r w:rsidR="009D28ED">
        <w:t>sed correct grammar, spelling and punctuation; clear presentation;</w:t>
      </w:r>
    </w:p>
    <w:p w14:paraId="4426D717" w14:textId="5361F668" w:rsidR="00802E29" w:rsidRDefault="008C6BD5" w:rsidP="009D28ED">
      <w:pPr>
        <w:pStyle w:val="ListParagraph"/>
        <w:numPr>
          <w:ilvl w:val="0"/>
          <w:numId w:val="8"/>
        </w:numPr>
      </w:pPr>
      <w:r>
        <w:t xml:space="preserve">Used the </w:t>
      </w:r>
      <w:r w:rsidRPr="00B97609">
        <w:t>Harvard</w:t>
      </w:r>
      <w:r w:rsidR="009D28ED">
        <w:t xml:space="preserve"> referencing style</w:t>
      </w:r>
      <w:r>
        <w:t xml:space="preserve"> </w:t>
      </w:r>
      <w:r w:rsidRPr="00B97609">
        <w:t>for all references (including images)</w:t>
      </w:r>
      <w:r w:rsidR="009D28ED">
        <w:t>?</w:t>
      </w:r>
      <w:r w:rsidRPr="008C6BD5">
        <w:t xml:space="preserve"> </w:t>
      </w:r>
      <w:r>
        <w:t xml:space="preserve">Include all resources cited in your critique in a reference list. </w:t>
      </w:r>
    </w:p>
    <w:p w14:paraId="763F1B47" w14:textId="5A6E353D" w:rsidR="00802E29" w:rsidRPr="00B97609" w:rsidRDefault="00802E29" w:rsidP="008C6BD5"/>
    <w:p w14:paraId="10726ACE" w14:textId="1794D7C8" w:rsidR="00CD361B" w:rsidRPr="00CD361B" w:rsidRDefault="008F3B93" w:rsidP="009D28ED">
      <w:pPr>
        <w:pStyle w:val="ListParagraph"/>
        <w:numPr>
          <w:ilvl w:val="0"/>
          <w:numId w:val="8"/>
        </w:numPr>
      </w:pPr>
      <w:r>
        <w:br w:type="page"/>
      </w:r>
    </w:p>
    <w:p w14:paraId="4638871D" w14:textId="4D8D98EF" w:rsidR="00611837" w:rsidRPr="00B97609" w:rsidRDefault="00611837" w:rsidP="00460F98">
      <w:pPr>
        <w:pStyle w:val="Heading2"/>
      </w:pPr>
      <w:bookmarkStart w:id="4" w:name="_Toc19612834"/>
      <w:r w:rsidRPr="00B97609">
        <w:lastRenderedPageBreak/>
        <w:t xml:space="preserve">Assessment </w:t>
      </w:r>
      <w:r w:rsidR="00CA1986">
        <w:t>Structure</w:t>
      </w:r>
      <w:bookmarkEnd w:id="4"/>
      <w:r w:rsidRPr="00B97609">
        <w:t xml:space="preserve"> </w:t>
      </w:r>
    </w:p>
    <w:tbl>
      <w:tblPr>
        <w:tblStyle w:val="TableGrid"/>
        <w:tblW w:w="0" w:type="auto"/>
        <w:tblLook w:val="04A0" w:firstRow="1" w:lastRow="0" w:firstColumn="1" w:lastColumn="0" w:noHBand="0" w:noVBand="1"/>
      </w:tblPr>
      <w:tblGrid>
        <w:gridCol w:w="8500"/>
        <w:gridCol w:w="516"/>
      </w:tblGrid>
      <w:tr w:rsidR="00611837" w:rsidRPr="00B97609" w14:paraId="3968EC6E" w14:textId="77777777" w:rsidTr="00B30259">
        <w:tc>
          <w:tcPr>
            <w:tcW w:w="8500" w:type="dxa"/>
            <w:shd w:val="clear" w:color="auto" w:fill="D9D9D9" w:themeFill="background1" w:themeFillShade="D9"/>
          </w:tcPr>
          <w:p w14:paraId="01A42D7E" w14:textId="77777777" w:rsidR="00611837" w:rsidRPr="00B97609" w:rsidRDefault="00611837" w:rsidP="006607B8">
            <w:pPr>
              <w:rPr>
                <w:b/>
              </w:rPr>
            </w:pPr>
            <w:r w:rsidRPr="00B97609">
              <w:rPr>
                <w:b/>
              </w:rPr>
              <w:t>Part 1: Report</w:t>
            </w:r>
          </w:p>
        </w:tc>
        <w:tc>
          <w:tcPr>
            <w:tcW w:w="516" w:type="dxa"/>
            <w:shd w:val="clear" w:color="auto" w:fill="D9D9D9" w:themeFill="background1" w:themeFillShade="D9"/>
          </w:tcPr>
          <w:p w14:paraId="1271F8F8" w14:textId="77777777" w:rsidR="00611837" w:rsidRPr="00B97609" w:rsidRDefault="00611837" w:rsidP="006607B8">
            <w:pPr>
              <w:rPr>
                <w:b/>
              </w:rPr>
            </w:pPr>
          </w:p>
        </w:tc>
      </w:tr>
      <w:tr w:rsidR="00611837" w:rsidRPr="00B97609" w14:paraId="4142ECFF" w14:textId="77777777" w:rsidTr="00B30259">
        <w:tc>
          <w:tcPr>
            <w:tcW w:w="8500" w:type="dxa"/>
          </w:tcPr>
          <w:p w14:paraId="09430EFE" w14:textId="77777777" w:rsidR="00611837" w:rsidRPr="00B97609" w:rsidRDefault="00611837" w:rsidP="006607B8">
            <w:pPr>
              <w:jc w:val="right"/>
            </w:pPr>
            <w:r w:rsidRPr="00B97609">
              <w:t>Title page</w:t>
            </w:r>
          </w:p>
        </w:tc>
        <w:tc>
          <w:tcPr>
            <w:tcW w:w="516" w:type="dxa"/>
          </w:tcPr>
          <w:p w14:paraId="6CA2EBF4" w14:textId="77777777" w:rsidR="00611837" w:rsidRPr="00B97609" w:rsidRDefault="00611837" w:rsidP="006607B8"/>
        </w:tc>
      </w:tr>
      <w:tr w:rsidR="00611837" w:rsidRPr="00B97609" w14:paraId="27D72D02" w14:textId="77777777" w:rsidTr="00B30259">
        <w:tc>
          <w:tcPr>
            <w:tcW w:w="8500" w:type="dxa"/>
          </w:tcPr>
          <w:p w14:paraId="3F8AC821" w14:textId="33589A0D" w:rsidR="00611837" w:rsidRPr="00B30259" w:rsidRDefault="00581CF6" w:rsidP="00581CF6">
            <w:r w:rsidRPr="00DC179A">
              <w:rPr>
                <w:b/>
                <w:bCs/>
              </w:rPr>
              <w:t>Overall i</w:t>
            </w:r>
            <w:r w:rsidR="009D28ED" w:rsidRPr="00DC179A">
              <w:rPr>
                <w:b/>
                <w:bCs/>
              </w:rPr>
              <w:t xml:space="preserve">ntroduction </w:t>
            </w:r>
            <w:r w:rsidR="00ED4414" w:rsidRPr="00DC179A">
              <w:rPr>
                <w:b/>
                <w:bCs/>
              </w:rPr>
              <w:t>(</w:t>
            </w:r>
            <w:r w:rsidRPr="00DC179A">
              <w:rPr>
                <w:b/>
                <w:bCs/>
              </w:rPr>
              <w:t>15</w:t>
            </w:r>
            <w:r w:rsidR="00ED4414" w:rsidRPr="00DC179A">
              <w:rPr>
                <w:b/>
                <w:bCs/>
              </w:rPr>
              <w:t>0 words)</w:t>
            </w:r>
            <w:r w:rsidR="009D28ED" w:rsidRPr="00DC179A">
              <w:t>-</w:t>
            </w:r>
            <w:r w:rsidR="009D28ED">
              <w:t xml:space="preserve"> </w:t>
            </w:r>
            <w:r w:rsidR="00B30259">
              <w:t>Clear</w:t>
            </w:r>
            <w:r w:rsidR="009D28ED">
              <w:t xml:space="preserve">ly introduce </w:t>
            </w:r>
            <w:r>
              <w:t>all three chosen papers</w:t>
            </w:r>
            <w:r w:rsidR="00B30259">
              <w:t xml:space="preserve">; Provide a context; justify why </w:t>
            </w:r>
            <w:r>
              <w:t>these were chosen and why you feel the</w:t>
            </w:r>
            <w:r w:rsidR="00802E29">
              <w:t>y</w:t>
            </w:r>
            <w:r>
              <w:t xml:space="preserve"> are</w:t>
            </w:r>
            <w:r w:rsidR="00B30259">
              <w:t xml:space="preserve"> important</w:t>
            </w:r>
            <w:r w:rsidR="008C6BD5">
              <w:t xml:space="preserve"> to critically evaluate</w:t>
            </w:r>
            <w:r w:rsidR="00B30259">
              <w:t>.</w:t>
            </w:r>
            <w:r w:rsidR="009D28ED">
              <w:t xml:space="preserve"> </w:t>
            </w:r>
            <w:r w:rsidR="00B30259">
              <w:t>Clearly outline how the question will be address (plus conclusion *)</w:t>
            </w:r>
          </w:p>
        </w:tc>
        <w:tc>
          <w:tcPr>
            <w:tcW w:w="516" w:type="dxa"/>
          </w:tcPr>
          <w:p w14:paraId="4A2C7D7E" w14:textId="5E3988E3" w:rsidR="00611837" w:rsidRPr="00B97609" w:rsidRDefault="00D25397" w:rsidP="006607B8">
            <w:r>
              <w:t>7</w:t>
            </w:r>
          </w:p>
        </w:tc>
      </w:tr>
      <w:tr w:rsidR="00611837" w:rsidRPr="00B97609" w14:paraId="2CC5B161" w14:textId="77777777" w:rsidTr="00B30259">
        <w:tc>
          <w:tcPr>
            <w:tcW w:w="8500" w:type="dxa"/>
          </w:tcPr>
          <w:p w14:paraId="04E65E3A" w14:textId="7DA28167" w:rsidR="00611837" w:rsidRPr="00DC179A" w:rsidRDefault="00581CF6" w:rsidP="00581CF6">
            <w:pPr>
              <w:rPr>
                <w:b/>
                <w:bCs/>
              </w:rPr>
            </w:pPr>
            <w:r w:rsidRPr="00DC179A">
              <w:rPr>
                <w:b/>
                <w:bCs/>
              </w:rPr>
              <w:t>Table of</w:t>
            </w:r>
            <w:r w:rsidR="00611837" w:rsidRPr="00DC179A">
              <w:rPr>
                <w:b/>
                <w:bCs/>
              </w:rPr>
              <w:t xml:space="preserve"> contents</w:t>
            </w:r>
          </w:p>
        </w:tc>
        <w:tc>
          <w:tcPr>
            <w:tcW w:w="516" w:type="dxa"/>
          </w:tcPr>
          <w:p w14:paraId="14B988E7" w14:textId="77777777" w:rsidR="00611837" w:rsidRPr="00B97609" w:rsidRDefault="00611837" w:rsidP="006607B8"/>
        </w:tc>
      </w:tr>
      <w:tr w:rsidR="00B30259" w:rsidRPr="00B97609" w14:paraId="583A3CE0" w14:textId="77777777" w:rsidTr="00B30259">
        <w:tc>
          <w:tcPr>
            <w:tcW w:w="8500" w:type="dxa"/>
          </w:tcPr>
          <w:p w14:paraId="37329734" w14:textId="6405DE55" w:rsidR="00B30259" w:rsidRPr="00B97609" w:rsidRDefault="00B30259" w:rsidP="00581CF6">
            <w:r w:rsidRPr="00DC179A">
              <w:rPr>
                <w:b/>
                <w:bCs/>
              </w:rPr>
              <w:t>Paper 1</w:t>
            </w:r>
            <w:r w:rsidRPr="00B97609">
              <w:t xml:space="preserve"> - </w:t>
            </w:r>
            <w:r w:rsidRPr="00B30259">
              <w:t xml:space="preserve">write a </w:t>
            </w:r>
            <w:r w:rsidR="00D25397">
              <w:t>580</w:t>
            </w:r>
            <w:r w:rsidRPr="00B30259">
              <w:t>-word critique</w:t>
            </w:r>
          </w:p>
        </w:tc>
        <w:tc>
          <w:tcPr>
            <w:tcW w:w="516" w:type="dxa"/>
          </w:tcPr>
          <w:p w14:paraId="2ADF6BE0" w14:textId="3896BC9E" w:rsidR="00B30259" w:rsidRPr="00B97609" w:rsidRDefault="00D25397" w:rsidP="006607B8">
            <w:r>
              <w:t>12</w:t>
            </w:r>
          </w:p>
        </w:tc>
      </w:tr>
      <w:tr w:rsidR="00B30259" w:rsidRPr="00B97609" w14:paraId="0A5146EC" w14:textId="77777777" w:rsidTr="00B30259">
        <w:tc>
          <w:tcPr>
            <w:tcW w:w="8500" w:type="dxa"/>
          </w:tcPr>
          <w:p w14:paraId="6976CC84" w14:textId="24E6052B" w:rsidR="00B30259" w:rsidRPr="00B97609" w:rsidRDefault="00B30259" w:rsidP="00581CF6">
            <w:r w:rsidRPr="00DC179A">
              <w:rPr>
                <w:b/>
                <w:bCs/>
              </w:rPr>
              <w:t>Paper 2</w:t>
            </w:r>
            <w:r w:rsidRPr="00B97609">
              <w:t xml:space="preserve"> - </w:t>
            </w:r>
            <w:r w:rsidRPr="00B30259">
              <w:t xml:space="preserve">write a </w:t>
            </w:r>
            <w:r w:rsidR="00D25397">
              <w:t>580</w:t>
            </w:r>
            <w:r w:rsidRPr="00B30259">
              <w:t>-word critique</w:t>
            </w:r>
          </w:p>
        </w:tc>
        <w:tc>
          <w:tcPr>
            <w:tcW w:w="516" w:type="dxa"/>
          </w:tcPr>
          <w:p w14:paraId="0D90E296" w14:textId="2FC92D23" w:rsidR="00B30259" w:rsidRPr="00B97609" w:rsidRDefault="00D25397" w:rsidP="006607B8">
            <w:r>
              <w:t>12</w:t>
            </w:r>
          </w:p>
        </w:tc>
      </w:tr>
      <w:tr w:rsidR="00B30259" w:rsidRPr="00B97609" w14:paraId="4D3900AE" w14:textId="77777777" w:rsidTr="00B30259">
        <w:tc>
          <w:tcPr>
            <w:tcW w:w="8500" w:type="dxa"/>
          </w:tcPr>
          <w:p w14:paraId="6B1A8893" w14:textId="0739C396" w:rsidR="00B30259" w:rsidRPr="00B97609" w:rsidRDefault="00B30259" w:rsidP="00581CF6">
            <w:r w:rsidRPr="00DC179A">
              <w:rPr>
                <w:b/>
                <w:bCs/>
              </w:rPr>
              <w:t>Paper 3</w:t>
            </w:r>
            <w:r w:rsidRPr="00B97609">
              <w:t xml:space="preserve"> -</w:t>
            </w:r>
            <w:r>
              <w:t xml:space="preserve"> </w:t>
            </w:r>
            <w:r w:rsidRPr="00B30259">
              <w:t xml:space="preserve">write a </w:t>
            </w:r>
            <w:r w:rsidR="00D25397">
              <w:t>580</w:t>
            </w:r>
            <w:r w:rsidRPr="00B30259">
              <w:t>-word critique</w:t>
            </w:r>
          </w:p>
        </w:tc>
        <w:tc>
          <w:tcPr>
            <w:tcW w:w="516" w:type="dxa"/>
          </w:tcPr>
          <w:p w14:paraId="73F65C1F" w14:textId="053EC3CD" w:rsidR="00B30259" w:rsidRPr="00B97609" w:rsidRDefault="00D25397" w:rsidP="006607B8">
            <w:r>
              <w:t>12</w:t>
            </w:r>
          </w:p>
        </w:tc>
      </w:tr>
      <w:tr w:rsidR="00B30259" w:rsidRPr="00B97609" w14:paraId="7284C765" w14:textId="77777777" w:rsidTr="00B30259">
        <w:tc>
          <w:tcPr>
            <w:tcW w:w="8500" w:type="dxa"/>
          </w:tcPr>
          <w:p w14:paraId="1EDBF0F3" w14:textId="431D429E" w:rsidR="00B30259" w:rsidRPr="00DC179A" w:rsidRDefault="00581CF6" w:rsidP="00581CF6">
            <w:pPr>
              <w:rPr>
                <w:b/>
                <w:bCs/>
              </w:rPr>
            </w:pPr>
            <w:r w:rsidRPr="00DC179A">
              <w:rPr>
                <w:b/>
                <w:bCs/>
              </w:rPr>
              <w:t>Overall c</w:t>
            </w:r>
            <w:r w:rsidR="00B30259" w:rsidRPr="00DC179A">
              <w:rPr>
                <w:b/>
                <w:bCs/>
              </w:rPr>
              <w:t>onclusion</w:t>
            </w:r>
            <w:r w:rsidR="004167B8" w:rsidRPr="00DC179A">
              <w:rPr>
                <w:b/>
                <w:bCs/>
              </w:rPr>
              <w:t xml:space="preserve"> (</w:t>
            </w:r>
            <w:r w:rsidR="00D25397">
              <w:rPr>
                <w:b/>
                <w:bCs/>
              </w:rPr>
              <w:t>110</w:t>
            </w:r>
            <w:r w:rsidR="004167B8" w:rsidRPr="00DC179A">
              <w:rPr>
                <w:b/>
                <w:bCs/>
              </w:rPr>
              <w:t xml:space="preserve"> words)</w:t>
            </w:r>
            <w:r w:rsidR="00B30259" w:rsidRPr="00DC179A">
              <w:rPr>
                <w:b/>
                <w:bCs/>
              </w:rPr>
              <w:t xml:space="preserve"> </w:t>
            </w:r>
          </w:p>
        </w:tc>
        <w:tc>
          <w:tcPr>
            <w:tcW w:w="516" w:type="dxa"/>
          </w:tcPr>
          <w:p w14:paraId="76B756AB" w14:textId="3D3B30F8" w:rsidR="00B30259" w:rsidRPr="00B97609" w:rsidRDefault="00B30259" w:rsidP="006607B8">
            <w:r>
              <w:t>*</w:t>
            </w:r>
          </w:p>
        </w:tc>
      </w:tr>
      <w:tr w:rsidR="00B30259" w:rsidRPr="00B97609" w14:paraId="7FF0D702" w14:textId="77777777" w:rsidTr="00B30259">
        <w:tc>
          <w:tcPr>
            <w:tcW w:w="8500" w:type="dxa"/>
          </w:tcPr>
          <w:p w14:paraId="6AE24F78" w14:textId="20FC46A2" w:rsidR="00B30259" w:rsidRPr="00DC179A" w:rsidRDefault="00B30259" w:rsidP="00581CF6">
            <w:pPr>
              <w:rPr>
                <w:b/>
                <w:bCs/>
              </w:rPr>
            </w:pPr>
            <w:r w:rsidRPr="00DC179A">
              <w:rPr>
                <w:b/>
                <w:bCs/>
              </w:rPr>
              <w:t>References</w:t>
            </w:r>
          </w:p>
        </w:tc>
        <w:tc>
          <w:tcPr>
            <w:tcW w:w="516" w:type="dxa"/>
          </w:tcPr>
          <w:p w14:paraId="070FB073" w14:textId="77777777" w:rsidR="00B30259" w:rsidRPr="00B97609" w:rsidRDefault="00B30259" w:rsidP="006607B8"/>
        </w:tc>
      </w:tr>
      <w:tr w:rsidR="00B30259" w:rsidRPr="00B97609" w14:paraId="2814E991" w14:textId="77777777" w:rsidTr="00B30259">
        <w:tc>
          <w:tcPr>
            <w:tcW w:w="8500" w:type="dxa"/>
          </w:tcPr>
          <w:p w14:paraId="55756083" w14:textId="57AF6A4B" w:rsidR="00B30259" w:rsidRPr="00DC179A" w:rsidRDefault="00B30259" w:rsidP="00581CF6">
            <w:pPr>
              <w:rPr>
                <w:b/>
                <w:bCs/>
              </w:rPr>
            </w:pPr>
            <w:r w:rsidRPr="00DC179A">
              <w:rPr>
                <w:b/>
                <w:bCs/>
              </w:rPr>
              <w:t>Appendices</w:t>
            </w:r>
          </w:p>
        </w:tc>
        <w:tc>
          <w:tcPr>
            <w:tcW w:w="516" w:type="dxa"/>
          </w:tcPr>
          <w:p w14:paraId="130453F0" w14:textId="77777777" w:rsidR="00B30259" w:rsidRPr="00B97609" w:rsidRDefault="00B30259" w:rsidP="006607B8"/>
        </w:tc>
      </w:tr>
      <w:tr w:rsidR="00B30259" w:rsidRPr="00B97609" w14:paraId="4598149A" w14:textId="77777777" w:rsidTr="00B30259">
        <w:tc>
          <w:tcPr>
            <w:tcW w:w="8500" w:type="dxa"/>
          </w:tcPr>
          <w:p w14:paraId="6B1BEB36" w14:textId="77777777" w:rsidR="00B30259" w:rsidRDefault="00B30259" w:rsidP="00581CF6">
            <w:r w:rsidRPr="00DC179A">
              <w:rPr>
                <w:b/>
                <w:bCs/>
              </w:rPr>
              <w:t>Writing</w:t>
            </w:r>
            <w:r>
              <w:t xml:space="preserve"> - Evidence of:</w:t>
            </w:r>
          </w:p>
          <w:p w14:paraId="45512F2D" w14:textId="291B58B3" w:rsidR="00B30259" w:rsidRPr="00B97609" w:rsidRDefault="00B30259" w:rsidP="00581CF6">
            <w:r>
              <w:t>Format: Arial 12pt, 1.5 line spaced, justified; Pagination; Grammar, spelling, punctuation; Writing style (sentence structure, paragraph structure, flow of narrative)</w:t>
            </w:r>
          </w:p>
        </w:tc>
        <w:tc>
          <w:tcPr>
            <w:tcW w:w="516" w:type="dxa"/>
          </w:tcPr>
          <w:p w14:paraId="568BA079" w14:textId="5D7306D3" w:rsidR="00B30259" w:rsidRPr="00B97609" w:rsidRDefault="00D25397" w:rsidP="006607B8">
            <w:r>
              <w:t>7</w:t>
            </w:r>
          </w:p>
        </w:tc>
      </w:tr>
      <w:tr w:rsidR="00B30259" w:rsidRPr="00B97609" w14:paraId="44631332" w14:textId="77777777" w:rsidTr="00B30259">
        <w:trPr>
          <w:trHeight w:val="316"/>
        </w:trPr>
        <w:tc>
          <w:tcPr>
            <w:tcW w:w="8500" w:type="dxa"/>
          </w:tcPr>
          <w:p w14:paraId="765B3F32" w14:textId="1ADF457E" w:rsidR="00B30259" w:rsidRPr="00B97609" w:rsidRDefault="00D25397" w:rsidP="006607B8">
            <w:pPr>
              <w:jc w:val="right"/>
            </w:pPr>
            <w:r>
              <w:t xml:space="preserve">Total </w:t>
            </w:r>
          </w:p>
        </w:tc>
        <w:tc>
          <w:tcPr>
            <w:tcW w:w="516" w:type="dxa"/>
          </w:tcPr>
          <w:p w14:paraId="2594468B" w14:textId="1421A66D" w:rsidR="00B30259" w:rsidRPr="00B97609" w:rsidRDefault="00D25397" w:rsidP="006607B8">
            <w:r>
              <w:t>50</w:t>
            </w:r>
          </w:p>
        </w:tc>
      </w:tr>
    </w:tbl>
    <w:p w14:paraId="27E430B2" w14:textId="77777777" w:rsidR="00611837" w:rsidRPr="00B97609" w:rsidRDefault="00611837" w:rsidP="00611837"/>
    <w:p w14:paraId="782CD3BC" w14:textId="77777777" w:rsidR="00611837" w:rsidRPr="00B97609" w:rsidRDefault="00611837" w:rsidP="00CA4D76">
      <w:pPr>
        <w:pStyle w:val="Heading2"/>
      </w:pPr>
      <w:bookmarkStart w:id="5" w:name="_Toc19612835"/>
      <w:r w:rsidRPr="00B97609">
        <w:t>Submission Details</w:t>
      </w:r>
      <w:bookmarkEnd w:id="5"/>
    </w:p>
    <w:p w14:paraId="6AC3C08A" w14:textId="77777777" w:rsidR="00611837" w:rsidRPr="00B97609" w:rsidRDefault="00611837" w:rsidP="00611837">
      <w:r w:rsidRPr="00B97609">
        <w:t xml:space="preserve">Please see Moodle for confirmation of the Assessment submission date. </w:t>
      </w:r>
    </w:p>
    <w:p w14:paraId="72BE680A" w14:textId="77777777" w:rsidR="00611837" w:rsidRPr="00B97609" w:rsidRDefault="00611837" w:rsidP="00611837">
      <w:r w:rsidRPr="00B97609">
        <w:t xml:space="preserve">Submission will be by </w:t>
      </w:r>
      <w:r w:rsidRPr="00B97609">
        <w:rPr>
          <w:b/>
        </w:rPr>
        <w:t xml:space="preserve">4:00pm </w:t>
      </w:r>
      <w:r w:rsidRPr="00B97609">
        <w:t>on the deadline day.</w:t>
      </w:r>
    </w:p>
    <w:p w14:paraId="0DAA35C8" w14:textId="77777777" w:rsidR="00611837" w:rsidRPr="00B97609" w:rsidRDefault="00611837" w:rsidP="00611837">
      <w:pPr>
        <w:rPr>
          <w:b/>
        </w:rPr>
      </w:pPr>
      <w:r w:rsidRPr="00B97609">
        <w:rPr>
          <w:b/>
        </w:rPr>
        <w:t xml:space="preserve">Any assessments submitted after the deadline will not be marked and will be recorded as a Non-Attempt. </w:t>
      </w:r>
    </w:p>
    <w:p w14:paraId="55DDEDBB" w14:textId="0FD2B75D" w:rsidR="00611837" w:rsidRPr="00B97609" w:rsidRDefault="00611837" w:rsidP="00611837">
      <w:r w:rsidRPr="00B97609">
        <w:t xml:space="preserve">The assessment must be submitted as a word document through the Turnitin submission point in </w:t>
      </w:r>
      <w:hyperlink r:id="rId14" w:history="1">
        <w:r w:rsidRPr="00B97609">
          <w:rPr>
            <w:rStyle w:val="Hyperlink"/>
          </w:rPr>
          <w:t>Moodle</w:t>
        </w:r>
      </w:hyperlink>
    </w:p>
    <w:p w14:paraId="3DF601FD" w14:textId="061D30E6" w:rsidR="00611837" w:rsidRPr="00B97609" w:rsidRDefault="00611837" w:rsidP="00611837">
      <w:r w:rsidRPr="00B97609">
        <w:t>Your assessment should be titled with your Student ID Number, module code and assessment id, e.g. st12345678 CIS</w:t>
      </w:r>
      <w:r w:rsidR="00FB0962">
        <w:t>7008</w:t>
      </w:r>
      <w:r w:rsidRPr="00B97609">
        <w:t xml:space="preserve"> WRIT1</w:t>
      </w:r>
    </w:p>
    <w:p w14:paraId="21B725B2" w14:textId="77777777" w:rsidR="00611837" w:rsidRPr="00B97609" w:rsidRDefault="00611837" w:rsidP="00611837"/>
    <w:p w14:paraId="0A2DEEE4" w14:textId="77777777" w:rsidR="00611837" w:rsidRPr="00B97609" w:rsidRDefault="00611837" w:rsidP="00CA4D76">
      <w:pPr>
        <w:pStyle w:val="Heading2"/>
      </w:pPr>
      <w:bookmarkStart w:id="6" w:name="_Toc19612836"/>
      <w:r w:rsidRPr="00B97609">
        <w:t>Feedback</w:t>
      </w:r>
      <w:bookmarkEnd w:id="6"/>
    </w:p>
    <w:p w14:paraId="1F325069" w14:textId="77777777" w:rsidR="00611837" w:rsidRPr="00B97609" w:rsidRDefault="00611837" w:rsidP="00611837">
      <w:r w:rsidRPr="00B97609">
        <w:t xml:space="preserve">Feedback for the assessment will be provided electronically via </w:t>
      </w:r>
      <w:hyperlink r:id="rId15" w:history="1">
        <w:r w:rsidRPr="00B97609">
          <w:rPr>
            <w:rStyle w:val="Hyperlink"/>
          </w:rPr>
          <w:t>Moodle</w:t>
        </w:r>
      </w:hyperlink>
      <w:r w:rsidRPr="00B97609">
        <w:t>, and will normally be available 4 working weeks after initial submission. The feedback return date will be confirmed on Moodle.</w:t>
      </w:r>
    </w:p>
    <w:p w14:paraId="68438CBB" w14:textId="77777777" w:rsidR="00611837" w:rsidRPr="00B97609" w:rsidRDefault="00611837" w:rsidP="00611837">
      <w:pPr>
        <w:rPr>
          <w:b/>
        </w:rPr>
      </w:pPr>
      <w:r w:rsidRPr="00B97609">
        <w:t xml:space="preserve">Feedback will be provided in the form of a rubric and supported with comments on your strengths and the areas which you improve. </w:t>
      </w:r>
    </w:p>
    <w:p w14:paraId="027AD1CE" w14:textId="77777777" w:rsidR="00611837" w:rsidRPr="00B97609" w:rsidRDefault="00611837" w:rsidP="00611837">
      <w:r w:rsidRPr="00B97609">
        <w:t xml:space="preserve">All marks are preliminary and are subject to quality assurance processes and confirmation at the Examination Board. </w:t>
      </w:r>
    </w:p>
    <w:p w14:paraId="3CCF8695" w14:textId="77777777" w:rsidR="00611837" w:rsidRPr="00B97609" w:rsidRDefault="00611837" w:rsidP="00611837">
      <w:r w:rsidRPr="00B97609">
        <w:t>Further information on the Academic and Feedback Policy in available in the Academic Handbook (</w:t>
      </w:r>
      <w:hyperlink r:id="rId16" w:history="1">
        <w:r w:rsidRPr="00B97609">
          <w:rPr>
            <w:rStyle w:val="Hyperlink"/>
          </w:rPr>
          <w:t>Vol 1, Section 4.0</w:t>
        </w:r>
      </w:hyperlink>
      <w:r w:rsidRPr="00B97609">
        <w:t xml:space="preserve">) </w:t>
      </w:r>
    </w:p>
    <w:p w14:paraId="006AC532" w14:textId="77777777" w:rsidR="00611837" w:rsidRPr="00B97609" w:rsidRDefault="00611837" w:rsidP="00611837">
      <w:pPr>
        <w:spacing w:line="259" w:lineRule="auto"/>
      </w:pPr>
      <w:r w:rsidRPr="00B97609">
        <w:br w:type="page"/>
      </w:r>
    </w:p>
    <w:p w14:paraId="1B1BC916" w14:textId="77777777" w:rsidR="00611837" w:rsidRPr="00B97609" w:rsidRDefault="00611837" w:rsidP="00CA4D76">
      <w:pPr>
        <w:pStyle w:val="Heading2"/>
      </w:pPr>
      <w:bookmarkStart w:id="7" w:name="_Toc19612837"/>
      <w:r w:rsidRPr="00B97609">
        <w:lastRenderedPageBreak/>
        <w:t>Marking Criteria</w:t>
      </w:r>
      <w:bookmarkEnd w:id="7"/>
    </w:p>
    <w:tbl>
      <w:tblPr>
        <w:tblStyle w:val="TableGrid"/>
        <w:tblW w:w="0" w:type="auto"/>
        <w:tblLook w:val="04A0" w:firstRow="1" w:lastRow="0" w:firstColumn="1" w:lastColumn="0" w:noHBand="0" w:noVBand="1"/>
      </w:tblPr>
      <w:tblGrid>
        <w:gridCol w:w="1413"/>
        <w:gridCol w:w="7603"/>
      </w:tblGrid>
      <w:tr w:rsidR="00611837" w:rsidRPr="00B97609" w14:paraId="2B8B1FFE" w14:textId="77777777" w:rsidTr="006607B8">
        <w:tc>
          <w:tcPr>
            <w:tcW w:w="1413" w:type="dxa"/>
          </w:tcPr>
          <w:p w14:paraId="13FE1422" w14:textId="77777777" w:rsidR="00611837" w:rsidRPr="00B97609" w:rsidRDefault="00611837" w:rsidP="006607B8">
            <w:pPr>
              <w:rPr>
                <w:b/>
              </w:rPr>
            </w:pPr>
            <w:r w:rsidRPr="00B97609">
              <w:rPr>
                <w:b/>
              </w:rPr>
              <w:t>70 – 100%</w:t>
            </w:r>
          </w:p>
          <w:p w14:paraId="155711BE" w14:textId="34364C8E" w:rsidR="00611837" w:rsidRPr="00B97609" w:rsidRDefault="00611837" w:rsidP="006607B8">
            <w:pPr>
              <w:rPr>
                <w:b/>
              </w:rPr>
            </w:pPr>
            <w:r w:rsidRPr="00B97609">
              <w:rPr>
                <w:b/>
              </w:rPr>
              <w:t>(</w:t>
            </w:r>
            <w:r w:rsidR="00A71F4E">
              <w:rPr>
                <w:b/>
              </w:rPr>
              <w:t>Distinction</w:t>
            </w:r>
            <w:r w:rsidRPr="00B97609">
              <w:rPr>
                <w:b/>
              </w:rPr>
              <w:t>)</w:t>
            </w:r>
          </w:p>
          <w:p w14:paraId="48505664" w14:textId="77777777" w:rsidR="00611837" w:rsidRPr="00B97609" w:rsidRDefault="00611837" w:rsidP="006607B8">
            <w:pPr>
              <w:rPr>
                <w:b/>
              </w:rPr>
            </w:pPr>
          </w:p>
        </w:tc>
        <w:tc>
          <w:tcPr>
            <w:tcW w:w="7603" w:type="dxa"/>
          </w:tcPr>
          <w:p w14:paraId="014D6AA0" w14:textId="20758E57" w:rsidR="00611837" w:rsidRPr="00DC179A" w:rsidRDefault="00611837" w:rsidP="006607B8">
            <w:pPr>
              <w:rPr>
                <w:rFonts w:cstheme="minorHAnsi"/>
              </w:rPr>
            </w:pPr>
            <w:r w:rsidRPr="00DC179A">
              <w:rPr>
                <w:rFonts w:cstheme="minorHAnsi"/>
              </w:rPr>
              <w:t>The requirements detailed in the specification are met fully.</w:t>
            </w:r>
            <w:r w:rsidR="00C254D4" w:rsidRPr="00DC179A">
              <w:rPr>
                <w:rFonts w:cstheme="minorHAnsi"/>
              </w:rPr>
              <w:t xml:space="preserve"> </w:t>
            </w:r>
            <w:r w:rsidR="008C6BD5" w:rsidRPr="00DC179A">
              <w:rPr>
                <w:rFonts w:cstheme="minorHAnsi"/>
              </w:rPr>
              <w:t xml:space="preserve">An excellent critique of the three chosen papers that </w:t>
            </w:r>
            <w:r w:rsidR="00C254D4" w:rsidRPr="00DC179A">
              <w:rPr>
                <w:rFonts w:cstheme="minorHAnsi"/>
              </w:rPr>
              <w:t xml:space="preserve">effectively </w:t>
            </w:r>
            <w:r w:rsidR="008C6BD5" w:rsidRPr="00DC179A">
              <w:rPr>
                <w:rFonts w:cstheme="minorHAnsi"/>
              </w:rPr>
              <w:t>focuses on the overall effectiveness and usefulness of the work it is critiquing</w:t>
            </w:r>
            <w:r w:rsidR="004A4502" w:rsidRPr="00DC179A">
              <w:rPr>
                <w:rFonts w:cstheme="minorHAnsi"/>
              </w:rPr>
              <w:t xml:space="preserve">. Excellent integration and balance of your opinion to produce reasonable and convincing arguments that are backed up with </w:t>
            </w:r>
            <w:r w:rsidR="00C254D4" w:rsidRPr="00DC179A">
              <w:rPr>
                <w:rFonts w:cstheme="minorHAnsi"/>
              </w:rPr>
              <w:t>quality</w:t>
            </w:r>
            <w:r w:rsidR="004A4502" w:rsidRPr="00DC179A">
              <w:rPr>
                <w:rFonts w:cstheme="minorHAnsi"/>
              </w:rPr>
              <w:t xml:space="preserve"> arguments</w:t>
            </w:r>
            <w:r w:rsidR="00C254D4" w:rsidRPr="00DC179A">
              <w:rPr>
                <w:rFonts w:cstheme="minorHAnsi"/>
              </w:rPr>
              <w:t xml:space="preserve"> and </w:t>
            </w:r>
            <w:r w:rsidR="004A4502" w:rsidRPr="00DC179A">
              <w:rPr>
                <w:rFonts w:cstheme="minorHAnsi"/>
              </w:rPr>
              <w:t xml:space="preserve">research. </w:t>
            </w:r>
            <w:r w:rsidR="00C254D4" w:rsidRPr="00DC179A">
              <w:rPr>
                <w:rFonts w:cstheme="minorHAnsi"/>
              </w:rPr>
              <w:t>An excellent introduction and conclusion.</w:t>
            </w:r>
            <w:r w:rsidR="004A4502" w:rsidRPr="00DC179A">
              <w:rPr>
                <w:rFonts w:cstheme="minorHAnsi"/>
              </w:rPr>
              <w:t xml:space="preserve"> </w:t>
            </w:r>
            <w:r w:rsidRPr="00DC179A">
              <w:rPr>
                <w:rFonts w:cstheme="minorHAnsi"/>
              </w:rPr>
              <w:t>The report is excellently presented, coherently written, with a good logical flow of content.</w:t>
            </w:r>
            <w:r w:rsidR="004A4502" w:rsidRPr="00DC179A">
              <w:rPr>
                <w:rFonts w:cstheme="minorHAnsi"/>
              </w:rPr>
              <w:t xml:space="preserve"> In particular, the contents laid out are all present and are of a high standard. The report is formatted to contain all relevant sections.</w:t>
            </w:r>
            <w:r w:rsidR="00682D96" w:rsidRPr="00DC179A">
              <w:rPr>
                <w:rFonts w:cstheme="minorHAnsi"/>
              </w:rPr>
              <w:t xml:space="preserve"> </w:t>
            </w:r>
            <w:r w:rsidRPr="00DC179A">
              <w:rPr>
                <w:rFonts w:cstheme="minorHAnsi"/>
              </w:rPr>
              <w:t>Higher grades of A will show evidence of creativity &amp; extra effort such as reading around the subject or commenting on the merits or otherwise of the system</w:t>
            </w:r>
            <w:r w:rsidR="00C254D4" w:rsidRPr="00DC179A">
              <w:rPr>
                <w:rFonts w:cstheme="minorHAnsi"/>
              </w:rPr>
              <w:t>/research</w:t>
            </w:r>
            <w:r w:rsidRPr="00DC179A">
              <w:rPr>
                <w:rFonts w:cstheme="minorHAnsi"/>
              </w:rPr>
              <w:t xml:space="preserve"> documented.</w:t>
            </w:r>
          </w:p>
          <w:p w14:paraId="12002B55" w14:textId="77777777" w:rsidR="00611837" w:rsidRPr="00DC179A" w:rsidRDefault="00611837" w:rsidP="006607B8"/>
        </w:tc>
      </w:tr>
      <w:tr w:rsidR="00611837" w:rsidRPr="00B97609" w14:paraId="3241E675" w14:textId="77777777" w:rsidTr="006607B8">
        <w:tc>
          <w:tcPr>
            <w:tcW w:w="1413" w:type="dxa"/>
          </w:tcPr>
          <w:p w14:paraId="13571686" w14:textId="77777777" w:rsidR="00611837" w:rsidRPr="00B97609" w:rsidRDefault="00611837" w:rsidP="006607B8">
            <w:pPr>
              <w:rPr>
                <w:b/>
              </w:rPr>
            </w:pPr>
            <w:r w:rsidRPr="00B97609">
              <w:rPr>
                <w:b/>
              </w:rPr>
              <w:t>60-69%</w:t>
            </w:r>
          </w:p>
          <w:p w14:paraId="0F07DA34" w14:textId="0FB36930" w:rsidR="00611837" w:rsidRPr="00B97609" w:rsidRDefault="00611837" w:rsidP="006607B8">
            <w:pPr>
              <w:rPr>
                <w:b/>
              </w:rPr>
            </w:pPr>
            <w:r w:rsidRPr="00B97609">
              <w:rPr>
                <w:b/>
              </w:rPr>
              <w:t>(</w:t>
            </w:r>
            <w:r w:rsidR="00A71F4E">
              <w:rPr>
                <w:b/>
              </w:rPr>
              <w:t>Merit</w:t>
            </w:r>
            <w:r w:rsidRPr="00B97609">
              <w:rPr>
                <w:b/>
              </w:rPr>
              <w:t>)</w:t>
            </w:r>
          </w:p>
          <w:p w14:paraId="3B4AAB9C" w14:textId="77777777" w:rsidR="00611837" w:rsidRPr="00B97609" w:rsidRDefault="00611837" w:rsidP="006607B8">
            <w:pPr>
              <w:rPr>
                <w:b/>
              </w:rPr>
            </w:pPr>
          </w:p>
        </w:tc>
        <w:tc>
          <w:tcPr>
            <w:tcW w:w="7603" w:type="dxa"/>
          </w:tcPr>
          <w:p w14:paraId="4C396433" w14:textId="47763FE2" w:rsidR="004A4502" w:rsidRPr="00DC179A" w:rsidRDefault="00C254D4" w:rsidP="006607B8">
            <w:pPr>
              <w:rPr>
                <w:rFonts w:cstheme="minorHAnsi"/>
              </w:rPr>
            </w:pPr>
            <w:r w:rsidRPr="00DC179A">
              <w:rPr>
                <w:rFonts w:cstheme="minorHAnsi"/>
              </w:rPr>
              <w:t>The requirements detailed in the specification are almost fully met. A</w:t>
            </w:r>
            <w:r w:rsidR="004A4502" w:rsidRPr="00DC179A">
              <w:rPr>
                <w:rFonts w:cstheme="minorHAnsi"/>
              </w:rPr>
              <w:t xml:space="preserve"> good critique of the three chosen papers that has </w:t>
            </w:r>
            <w:r w:rsidRPr="00DC179A">
              <w:rPr>
                <w:rFonts w:cstheme="minorHAnsi"/>
              </w:rPr>
              <w:t>(</w:t>
            </w:r>
            <w:r w:rsidR="004A4502" w:rsidRPr="00DC179A">
              <w:rPr>
                <w:rFonts w:cstheme="minorHAnsi"/>
              </w:rPr>
              <w:t xml:space="preserve">in </w:t>
            </w:r>
            <w:r w:rsidR="006607B8" w:rsidRPr="00DC179A">
              <w:rPr>
                <w:rFonts w:cstheme="minorHAnsi"/>
              </w:rPr>
              <w:t xml:space="preserve">many </w:t>
            </w:r>
            <w:r w:rsidR="004A4502" w:rsidRPr="00DC179A">
              <w:rPr>
                <w:rFonts w:cstheme="minorHAnsi"/>
              </w:rPr>
              <w:t>places</w:t>
            </w:r>
            <w:r w:rsidRPr="00DC179A">
              <w:rPr>
                <w:rFonts w:cstheme="minorHAnsi"/>
              </w:rPr>
              <w:t>) effectively</w:t>
            </w:r>
            <w:r w:rsidR="004A4502" w:rsidRPr="00DC179A">
              <w:rPr>
                <w:rFonts w:cstheme="minorHAnsi"/>
              </w:rPr>
              <w:t xml:space="preserve"> focused on the overall effectiveness and usefulness of the work it is critiquing. </w:t>
            </w:r>
            <w:r w:rsidR="00682D96" w:rsidRPr="00DC179A">
              <w:rPr>
                <w:rFonts w:cstheme="minorHAnsi"/>
              </w:rPr>
              <w:t>G</w:t>
            </w:r>
            <w:r w:rsidR="004A4502" w:rsidRPr="00DC179A">
              <w:rPr>
                <w:rFonts w:cstheme="minorHAnsi"/>
              </w:rPr>
              <w:t>ood integration and balance of your opinion</w:t>
            </w:r>
            <w:r w:rsidR="006607B8" w:rsidRPr="00DC179A">
              <w:rPr>
                <w:rFonts w:cstheme="minorHAnsi"/>
              </w:rPr>
              <w:t>. R</w:t>
            </w:r>
            <w:r w:rsidR="004A4502" w:rsidRPr="00DC179A">
              <w:rPr>
                <w:rFonts w:cstheme="minorHAnsi"/>
              </w:rPr>
              <w:t xml:space="preserve">easonable and convincing arguments that are backed up with </w:t>
            </w:r>
            <w:r w:rsidR="006607B8" w:rsidRPr="00DC179A">
              <w:rPr>
                <w:rFonts w:cstheme="minorHAnsi"/>
              </w:rPr>
              <w:t>quality</w:t>
            </w:r>
            <w:r w:rsidR="004A4502" w:rsidRPr="00DC179A">
              <w:rPr>
                <w:rFonts w:cstheme="minorHAnsi"/>
              </w:rPr>
              <w:t xml:space="preserve"> arguments</w:t>
            </w:r>
            <w:r w:rsidR="006607B8" w:rsidRPr="00DC179A">
              <w:rPr>
                <w:rFonts w:cstheme="minorHAnsi"/>
              </w:rPr>
              <w:t xml:space="preserve"> and</w:t>
            </w:r>
            <w:r w:rsidR="004A4502" w:rsidRPr="00DC179A">
              <w:rPr>
                <w:rFonts w:cstheme="minorHAnsi"/>
              </w:rPr>
              <w:t xml:space="preserve"> research.  </w:t>
            </w:r>
            <w:r w:rsidR="006607B8" w:rsidRPr="00DC179A">
              <w:rPr>
                <w:rFonts w:cstheme="minorHAnsi"/>
              </w:rPr>
              <w:t xml:space="preserve">A good introduction and conclusion. </w:t>
            </w:r>
            <w:r w:rsidR="004A4502" w:rsidRPr="00DC179A">
              <w:rPr>
                <w:rFonts w:cstheme="minorHAnsi"/>
              </w:rPr>
              <w:t>The report is well presented, coherently written, with a good logical flow of content.</w:t>
            </w:r>
            <w:r w:rsidR="006607B8" w:rsidRPr="00DC179A">
              <w:rPr>
                <w:rFonts w:cstheme="minorHAnsi"/>
              </w:rPr>
              <w:t xml:space="preserve"> The report is formatted to contain all relevant sections. </w:t>
            </w:r>
            <w:r w:rsidR="004A4502" w:rsidRPr="00DC179A">
              <w:rPr>
                <w:rFonts w:cstheme="minorHAnsi"/>
              </w:rPr>
              <w:t>The content will be complete and will be to a competent but less exacting standard than for a 70+. In general, the report will contain all the essential sections, it will be well-</w:t>
            </w:r>
            <w:r w:rsidR="00DC179A" w:rsidRPr="00DC179A">
              <w:rPr>
                <w:rFonts w:cstheme="minorHAnsi"/>
              </w:rPr>
              <w:t>written,</w:t>
            </w:r>
            <w:r w:rsidR="004A4502" w:rsidRPr="00DC179A">
              <w:rPr>
                <w:rFonts w:cstheme="minorHAnsi"/>
              </w:rPr>
              <w:t xml:space="preserve"> but the high standard may be less consistent in some sections of the report than others.</w:t>
            </w:r>
          </w:p>
          <w:p w14:paraId="0C79A880" w14:textId="77777777" w:rsidR="00611837" w:rsidRPr="00DC179A" w:rsidRDefault="00611837" w:rsidP="006607B8"/>
        </w:tc>
      </w:tr>
      <w:tr w:rsidR="00611837" w:rsidRPr="00B97609" w14:paraId="5070BA66" w14:textId="77777777" w:rsidTr="006607B8">
        <w:tc>
          <w:tcPr>
            <w:tcW w:w="1413" w:type="dxa"/>
          </w:tcPr>
          <w:p w14:paraId="2532D393" w14:textId="77777777" w:rsidR="00611837" w:rsidRPr="00B97609" w:rsidRDefault="00611837" w:rsidP="006607B8">
            <w:pPr>
              <w:rPr>
                <w:b/>
              </w:rPr>
            </w:pPr>
            <w:r w:rsidRPr="00B97609">
              <w:rPr>
                <w:b/>
              </w:rPr>
              <w:t>50-59%</w:t>
            </w:r>
          </w:p>
          <w:p w14:paraId="29EB634E" w14:textId="097740D4" w:rsidR="00611837" w:rsidRPr="00B97609" w:rsidRDefault="00611837" w:rsidP="006607B8">
            <w:pPr>
              <w:rPr>
                <w:b/>
              </w:rPr>
            </w:pPr>
            <w:r w:rsidRPr="00B97609">
              <w:rPr>
                <w:b/>
              </w:rPr>
              <w:t>(</w:t>
            </w:r>
            <w:r w:rsidR="00A71F4E">
              <w:rPr>
                <w:b/>
              </w:rPr>
              <w:t>Pass</w:t>
            </w:r>
            <w:r w:rsidRPr="00B97609">
              <w:rPr>
                <w:b/>
              </w:rPr>
              <w:t>)</w:t>
            </w:r>
          </w:p>
          <w:p w14:paraId="464D63F4" w14:textId="77777777" w:rsidR="00611837" w:rsidRPr="00B97609" w:rsidRDefault="00611837" w:rsidP="006607B8">
            <w:pPr>
              <w:rPr>
                <w:b/>
              </w:rPr>
            </w:pPr>
          </w:p>
        </w:tc>
        <w:tc>
          <w:tcPr>
            <w:tcW w:w="7603" w:type="dxa"/>
          </w:tcPr>
          <w:p w14:paraId="22005F75" w14:textId="70182C7B" w:rsidR="00611837" w:rsidRPr="00DC179A" w:rsidRDefault="006607B8" w:rsidP="006607B8">
            <w:pPr>
              <w:rPr>
                <w:rFonts w:cstheme="minorHAnsi"/>
              </w:rPr>
            </w:pPr>
            <w:r w:rsidRPr="00DC179A">
              <w:rPr>
                <w:rFonts w:cstheme="minorHAnsi"/>
              </w:rPr>
              <w:t xml:space="preserve">The requirements detailed in the specification are somewhat met. </w:t>
            </w:r>
            <w:r w:rsidR="00682D96" w:rsidRPr="00DC179A">
              <w:rPr>
                <w:rFonts w:cstheme="minorHAnsi"/>
              </w:rPr>
              <w:t xml:space="preserve">A fairly good critique of the three chosen papers that has in a few places focused on the overall effectiveness and usefulness of the work it is critiquing. A fairly good integration and balance of your opinion to produce </w:t>
            </w:r>
            <w:r w:rsidR="004F0877" w:rsidRPr="00DC179A">
              <w:rPr>
                <w:rFonts w:cstheme="minorHAnsi"/>
              </w:rPr>
              <w:t xml:space="preserve">fairly </w:t>
            </w:r>
            <w:r w:rsidR="00682D96" w:rsidRPr="00DC179A">
              <w:rPr>
                <w:rFonts w:cstheme="minorHAnsi"/>
              </w:rPr>
              <w:t xml:space="preserve">reasonable and convincing arguments that are backed up with </w:t>
            </w:r>
            <w:r w:rsidRPr="00DC179A">
              <w:rPr>
                <w:rFonts w:cstheme="minorHAnsi"/>
              </w:rPr>
              <w:t>some quality</w:t>
            </w:r>
            <w:r w:rsidR="00682D96" w:rsidRPr="00DC179A">
              <w:rPr>
                <w:rFonts w:cstheme="minorHAnsi"/>
              </w:rPr>
              <w:t xml:space="preserve"> arguments</w:t>
            </w:r>
            <w:r w:rsidRPr="00DC179A">
              <w:rPr>
                <w:rFonts w:cstheme="minorHAnsi"/>
              </w:rPr>
              <w:t xml:space="preserve"> and </w:t>
            </w:r>
            <w:r w:rsidR="00682D96" w:rsidRPr="00DC179A">
              <w:rPr>
                <w:rFonts w:cstheme="minorHAnsi"/>
              </w:rPr>
              <w:t xml:space="preserve">research. </w:t>
            </w:r>
            <w:r w:rsidRPr="00DC179A">
              <w:rPr>
                <w:rFonts w:cstheme="minorHAnsi"/>
              </w:rPr>
              <w:t xml:space="preserve">A fairly good introduction and conclusion. </w:t>
            </w:r>
            <w:r w:rsidR="00682D96" w:rsidRPr="00DC179A">
              <w:rPr>
                <w:rFonts w:cstheme="minorHAnsi"/>
              </w:rPr>
              <w:t xml:space="preserve"> The report is fairly well presented and written, with a fairly good logical flow of content. In particular, the contents laid out are all present and are of a fairly good standard.   </w:t>
            </w:r>
            <w:r w:rsidR="00611837" w:rsidRPr="00DC179A">
              <w:rPr>
                <w:rFonts w:cstheme="minorHAnsi"/>
              </w:rPr>
              <w:t xml:space="preserve">The content will be </w:t>
            </w:r>
            <w:r w:rsidRPr="00DC179A">
              <w:rPr>
                <w:rFonts w:cstheme="minorHAnsi"/>
              </w:rPr>
              <w:t xml:space="preserve">somewhat </w:t>
            </w:r>
            <w:r w:rsidR="00611837" w:rsidRPr="00DC179A">
              <w:rPr>
                <w:rFonts w:cstheme="minorHAnsi"/>
              </w:rPr>
              <w:t>complete and will be of an acceptable level.  The report will contain all the essential sections, written to a</w:t>
            </w:r>
            <w:r w:rsidR="00682D96" w:rsidRPr="00DC179A">
              <w:rPr>
                <w:rFonts w:cstheme="minorHAnsi"/>
              </w:rPr>
              <w:t xml:space="preserve"> fairly good </w:t>
            </w:r>
            <w:r w:rsidR="00611837" w:rsidRPr="00DC179A">
              <w:rPr>
                <w:rFonts w:cstheme="minorHAnsi"/>
              </w:rPr>
              <w:t>level.</w:t>
            </w:r>
          </w:p>
          <w:p w14:paraId="035AE0DA" w14:textId="77777777" w:rsidR="00611837" w:rsidRPr="00DC179A" w:rsidRDefault="00611837" w:rsidP="006607B8"/>
        </w:tc>
      </w:tr>
      <w:tr w:rsidR="00611837" w:rsidRPr="00B97609" w14:paraId="59845E0E" w14:textId="77777777" w:rsidTr="006607B8">
        <w:tc>
          <w:tcPr>
            <w:tcW w:w="1413" w:type="dxa"/>
          </w:tcPr>
          <w:p w14:paraId="0FABC588" w14:textId="77777777" w:rsidR="00611837" w:rsidRPr="00B97609" w:rsidRDefault="00611837" w:rsidP="006607B8">
            <w:pPr>
              <w:rPr>
                <w:b/>
              </w:rPr>
            </w:pPr>
            <w:r w:rsidRPr="00B97609">
              <w:rPr>
                <w:b/>
              </w:rPr>
              <w:t xml:space="preserve">40-49% </w:t>
            </w:r>
          </w:p>
          <w:p w14:paraId="4BC5AA27" w14:textId="039C480C" w:rsidR="00611837" w:rsidRPr="00B97609" w:rsidRDefault="00611837" w:rsidP="006607B8">
            <w:pPr>
              <w:rPr>
                <w:b/>
              </w:rPr>
            </w:pPr>
            <w:r w:rsidRPr="00B97609">
              <w:rPr>
                <w:b/>
              </w:rPr>
              <w:t>(</w:t>
            </w:r>
            <w:r w:rsidR="00A71F4E">
              <w:rPr>
                <w:b/>
              </w:rPr>
              <w:t>Narrow Fail</w:t>
            </w:r>
            <w:r w:rsidRPr="00B97609">
              <w:rPr>
                <w:b/>
              </w:rPr>
              <w:t>)</w:t>
            </w:r>
          </w:p>
          <w:p w14:paraId="791D7966" w14:textId="77777777" w:rsidR="00611837" w:rsidRPr="00B97609" w:rsidRDefault="00611837" w:rsidP="006607B8">
            <w:pPr>
              <w:rPr>
                <w:b/>
              </w:rPr>
            </w:pPr>
          </w:p>
        </w:tc>
        <w:tc>
          <w:tcPr>
            <w:tcW w:w="7603" w:type="dxa"/>
          </w:tcPr>
          <w:p w14:paraId="47E5E4B9" w14:textId="76D73AF2" w:rsidR="00611837" w:rsidRPr="00DC179A" w:rsidRDefault="00A71F4E" w:rsidP="00A71F4E">
            <w:r w:rsidRPr="00DC179A">
              <w:rPr>
                <w:rFonts w:cstheme="minorHAnsi"/>
              </w:rPr>
              <w:t>The requirements detailed in the specification have not been met</w:t>
            </w:r>
            <w:r>
              <w:rPr>
                <w:rFonts w:cstheme="minorHAnsi"/>
              </w:rPr>
              <w:t xml:space="preserve"> or poorly met in places</w:t>
            </w:r>
            <w:r w:rsidRPr="00DC179A">
              <w:rPr>
                <w:rFonts w:cstheme="minorHAnsi"/>
              </w:rPr>
              <w:t>. An incomplete/ not effective/ non-existent critique of the three chosen papers that has no focus on the overall effectiveness and usefulness of the work it is critiquing. A very poo</w:t>
            </w:r>
            <w:r>
              <w:rPr>
                <w:rFonts w:cstheme="minorHAnsi"/>
              </w:rPr>
              <w:t>r</w:t>
            </w:r>
            <w:r w:rsidRPr="00DC179A">
              <w:rPr>
                <w:rFonts w:cstheme="minorHAnsi"/>
              </w:rPr>
              <w:t xml:space="preserve"> integration and balance of your opinion, poor arguments that are not backed up with quality arguments and research.  A poor</w:t>
            </w:r>
            <w:r>
              <w:rPr>
                <w:rFonts w:cstheme="minorHAnsi"/>
              </w:rPr>
              <w:t>/average</w:t>
            </w:r>
            <w:r w:rsidRPr="00DC179A">
              <w:rPr>
                <w:rFonts w:cstheme="minorHAnsi"/>
              </w:rPr>
              <w:t xml:space="preserve"> introduction and conclusion. Overall, the report is poor (both in terms of presentation and writing), with no logical flow of content. Content and presentation are lacking in most aspects.</w:t>
            </w:r>
          </w:p>
        </w:tc>
      </w:tr>
      <w:tr w:rsidR="00611837" w:rsidRPr="00B97609" w14:paraId="5E637E2A" w14:textId="77777777" w:rsidTr="006607B8">
        <w:tc>
          <w:tcPr>
            <w:tcW w:w="1413" w:type="dxa"/>
          </w:tcPr>
          <w:p w14:paraId="64FFA5C0" w14:textId="77777777" w:rsidR="00611837" w:rsidRPr="00B97609" w:rsidRDefault="00611837" w:rsidP="006607B8">
            <w:pPr>
              <w:rPr>
                <w:b/>
              </w:rPr>
            </w:pPr>
            <w:r w:rsidRPr="00B97609">
              <w:rPr>
                <w:b/>
              </w:rPr>
              <w:t>&lt;35%</w:t>
            </w:r>
          </w:p>
          <w:p w14:paraId="3E86B082" w14:textId="77777777" w:rsidR="00611837" w:rsidRPr="00B97609" w:rsidRDefault="00611837" w:rsidP="006607B8">
            <w:pPr>
              <w:rPr>
                <w:b/>
              </w:rPr>
            </w:pPr>
            <w:r w:rsidRPr="00B97609">
              <w:rPr>
                <w:b/>
              </w:rPr>
              <w:t>(Fail)</w:t>
            </w:r>
          </w:p>
          <w:p w14:paraId="502E4B6F" w14:textId="77777777" w:rsidR="00611837" w:rsidRPr="00B97609" w:rsidRDefault="00611837" w:rsidP="006607B8">
            <w:pPr>
              <w:rPr>
                <w:b/>
              </w:rPr>
            </w:pPr>
          </w:p>
        </w:tc>
        <w:tc>
          <w:tcPr>
            <w:tcW w:w="7603" w:type="dxa"/>
          </w:tcPr>
          <w:p w14:paraId="1B10C3DC" w14:textId="2A91B8CE" w:rsidR="00611837" w:rsidRPr="00DC179A" w:rsidRDefault="00DC179A" w:rsidP="006607B8">
            <w:pPr>
              <w:rPr>
                <w:rFonts w:cstheme="minorHAnsi"/>
              </w:rPr>
            </w:pPr>
            <w:r w:rsidRPr="00DC179A">
              <w:rPr>
                <w:rFonts w:cstheme="minorHAnsi"/>
              </w:rPr>
              <w:t xml:space="preserve">The requirements detailed in the specification have not been met. </w:t>
            </w:r>
            <w:r w:rsidR="004F0877" w:rsidRPr="00DC179A">
              <w:rPr>
                <w:rFonts w:cstheme="minorHAnsi"/>
              </w:rPr>
              <w:t xml:space="preserve">No critique of the three chosen papers is present. No focus on the overall effectiveness and usefulness of the work it is critiquing has been provided. No integration and balance of your opinion, very poor arguments that are not backed up with </w:t>
            </w:r>
            <w:r w:rsidRPr="00DC179A">
              <w:rPr>
                <w:rFonts w:cstheme="minorHAnsi"/>
              </w:rPr>
              <w:t xml:space="preserve">quality </w:t>
            </w:r>
            <w:r w:rsidR="004F0877" w:rsidRPr="00DC179A">
              <w:rPr>
                <w:rFonts w:cstheme="minorHAnsi"/>
              </w:rPr>
              <w:t>arguments</w:t>
            </w:r>
            <w:r w:rsidRPr="00DC179A">
              <w:rPr>
                <w:rFonts w:cstheme="minorHAnsi"/>
              </w:rPr>
              <w:t xml:space="preserve"> and </w:t>
            </w:r>
            <w:r w:rsidR="004F0877" w:rsidRPr="00DC179A">
              <w:rPr>
                <w:rFonts w:cstheme="minorHAnsi"/>
              </w:rPr>
              <w:t xml:space="preserve">research.  </w:t>
            </w:r>
            <w:r w:rsidRPr="00DC179A">
              <w:rPr>
                <w:rFonts w:cstheme="minorHAnsi"/>
              </w:rPr>
              <w:t>A poor introduction and conclusion. Overall, t</w:t>
            </w:r>
            <w:r w:rsidR="004F0877" w:rsidRPr="00DC179A">
              <w:rPr>
                <w:rFonts w:cstheme="minorHAnsi"/>
              </w:rPr>
              <w:t xml:space="preserve">he report is </w:t>
            </w:r>
            <w:r w:rsidRPr="00DC179A">
              <w:rPr>
                <w:rFonts w:cstheme="minorHAnsi"/>
              </w:rPr>
              <w:t xml:space="preserve">very </w:t>
            </w:r>
            <w:r w:rsidR="004F0877" w:rsidRPr="00DC179A">
              <w:rPr>
                <w:rFonts w:cstheme="minorHAnsi"/>
              </w:rPr>
              <w:t xml:space="preserve">poor (both in terms of presentation and writing), with no logical flow of content. </w:t>
            </w:r>
            <w:r w:rsidR="00611837" w:rsidRPr="00DC179A">
              <w:rPr>
                <w:rFonts w:cstheme="minorHAnsi"/>
              </w:rPr>
              <w:t>Content and presentation are lacking in all aspects.</w:t>
            </w:r>
          </w:p>
          <w:p w14:paraId="6D367CED" w14:textId="77777777" w:rsidR="00611837" w:rsidRPr="00DC179A" w:rsidRDefault="00611837" w:rsidP="006607B8"/>
        </w:tc>
      </w:tr>
    </w:tbl>
    <w:p w14:paraId="29EC0B05" w14:textId="77777777" w:rsidR="00611837" w:rsidRPr="00B97609" w:rsidRDefault="00611837" w:rsidP="00611837">
      <w:pPr>
        <w:spacing w:line="259" w:lineRule="auto"/>
      </w:pPr>
    </w:p>
    <w:p w14:paraId="00E49788" w14:textId="77777777" w:rsidR="003D7DE2" w:rsidRDefault="003D7DE2" w:rsidP="003D7DE2">
      <w:pPr>
        <w:pStyle w:val="Heading1"/>
      </w:pPr>
      <w:bookmarkStart w:id="8" w:name="_Toc19612838"/>
      <w:r>
        <w:lastRenderedPageBreak/>
        <w:t>Assessment Criteria</w:t>
      </w:r>
      <w:bookmarkEnd w:id="8"/>
    </w:p>
    <w:tbl>
      <w:tblPr>
        <w:tblStyle w:val="TableGrid"/>
        <w:tblW w:w="0" w:type="auto"/>
        <w:tblLook w:val="04A0" w:firstRow="1" w:lastRow="0" w:firstColumn="1" w:lastColumn="0" w:noHBand="0" w:noVBand="1"/>
      </w:tblPr>
      <w:tblGrid>
        <w:gridCol w:w="9016"/>
      </w:tblGrid>
      <w:tr w:rsidR="000B16E4" w14:paraId="536E5A75" w14:textId="77777777" w:rsidTr="000B16E4">
        <w:tc>
          <w:tcPr>
            <w:tcW w:w="9016" w:type="dxa"/>
          </w:tcPr>
          <w:p w14:paraId="68C14634" w14:textId="77777777" w:rsidR="000B16E4" w:rsidRPr="000B16E4" w:rsidRDefault="000B16E4" w:rsidP="000B16E4">
            <w:pPr>
              <w:spacing w:line="259" w:lineRule="auto"/>
              <w:rPr>
                <w:b/>
                <w:bCs/>
              </w:rPr>
            </w:pPr>
            <w:r w:rsidRPr="000B16E4">
              <w:rPr>
                <w:b/>
                <w:bCs/>
              </w:rPr>
              <w:t>An adapted summary is provided below:</w:t>
            </w:r>
          </w:p>
          <w:p w14:paraId="31D50367" w14:textId="77777777" w:rsidR="000B16E4" w:rsidRDefault="000B16E4" w:rsidP="000B16E4">
            <w:pPr>
              <w:spacing w:line="259" w:lineRule="auto"/>
            </w:pPr>
          </w:p>
          <w:p w14:paraId="53F0461B" w14:textId="77777777" w:rsidR="000B16E4" w:rsidRPr="000B16E4" w:rsidRDefault="000B16E4" w:rsidP="000B16E4">
            <w:pPr>
              <w:spacing w:line="259" w:lineRule="auto"/>
              <w:rPr>
                <w:b/>
                <w:bCs/>
              </w:rPr>
            </w:pPr>
            <w:r w:rsidRPr="000B16E4">
              <w:rPr>
                <w:b/>
                <w:bCs/>
              </w:rPr>
              <w:t>To achieve a grade 70 – 100%:</w:t>
            </w:r>
          </w:p>
          <w:p w14:paraId="43BE62C9" w14:textId="2E47D6E1" w:rsidR="000B16E4" w:rsidRDefault="000B16E4" w:rsidP="000B16E4">
            <w:pPr>
              <w:spacing w:line="259" w:lineRule="auto"/>
            </w:pPr>
            <w:r>
              <w:t>The submission gives a comprehensive and accurate coverage of the issues to be addressed, without significant omissions or errors.  There is evidence of a very good understanding of the complexities of the topic being addressed, and there is a sound basis of relevant factual knowledge and/or theoretical aspects involved.  Most of the important issues are dealt with in a detailed, specific and systematic way, and there is evidence of some original thinking in the answer derived from a critical appraisal of the material collected.   The literature has been intelligently and systematically collected and reviewed.</w:t>
            </w:r>
            <w:r w:rsidRPr="00B97609">
              <w:br w:type="page"/>
            </w:r>
          </w:p>
          <w:p w14:paraId="150B33A2" w14:textId="69C882AC" w:rsidR="000B16E4" w:rsidRDefault="000B16E4" w:rsidP="000B16E4">
            <w:pPr>
              <w:spacing w:line="259" w:lineRule="auto"/>
              <w:rPr>
                <w:rFonts w:eastAsiaTheme="majorEastAsia" w:cstheme="majorBidi"/>
                <w:b/>
                <w:szCs w:val="32"/>
                <w:u w:val="single"/>
              </w:rPr>
            </w:pPr>
          </w:p>
          <w:p w14:paraId="4E5C8DDC" w14:textId="77777777" w:rsidR="000B16E4" w:rsidRPr="000B16E4" w:rsidRDefault="000B16E4" w:rsidP="000B16E4">
            <w:pPr>
              <w:spacing w:line="259" w:lineRule="auto"/>
              <w:rPr>
                <w:b/>
                <w:bCs/>
              </w:rPr>
            </w:pPr>
            <w:r w:rsidRPr="000B16E4">
              <w:rPr>
                <w:b/>
                <w:bCs/>
              </w:rPr>
              <w:t>To achieve a grade 60-69%:</w:t>
            </w:r>
          </w:p>
          <w:p w14:paraId="4FBB05E4" w14:textId="77777777" w:rsidR="000B16E4" w:rsidRDefault="000B16E4" w:rsidP="000B16E4">
            <w:pPr>
              <w:spacing w:line="259" w:lineRule="auto"/>
            </w:pPr>
            <w:r>
              <w:t xml:space="preserve">The work demonstrates a comprehensive understanding of the issues being addressed and the factual information is mostly complete.  There is a sound basis of factual knowledge and/or theoretical issues with few significant errors or omissions.  The issues being addressed are dealt with in a systematic way, but may demonstrate limitation in the critical approach.  </w:t>
            </w:r>
          </w:p>
          <w:p w14:paraId="4C4A02DC" w14:textId="77777777" w:rsidR="000B16E4" w:rsidRPr="00B97609" w:rsidRDefault="000B16E4" w:rsidP="000B16E4">
            <w:pPr>
              <w:spacing w:line="259" w:lineRule="auto"/>
              <w:rPr>
                <w:rFonts w:eastAsiaTheme="majorEastAsia" w:cstheme="majorBidi"/>
                <w:b/>
                <w:sz w:val="26"/>
                <w:szCs w:val="32"/>
                <w:u w:val="single"/>
              </w:rPr>
            </w:pPr>
          </w:p>
          <w:p w14:paraId="31956C3B" w14:textId="77777777" w:rsidR="000B16E4" w:rsidRPr="000B16E4" w:rsidRDefault="000B16E4" w:rsidP="000B16E4">
            <w:pPr>
              <w:spacing w:line="259" w:lineRule="auto"/>
              <w:rPr>
                <w:b/>
                <w:bCs/>
              </w:rPr>
            </w:pPr>
            <w:r w:rsidRPr="000B16E4">
              <w:rPr>
                <w:b/>
                <w:bCs/>
              </w:rPr>
              <w:t>To achieve a grade 50-59%:</w:t>
            </w:r>
          </w:p>
          <w:p w14:paraId="539DE98F" w14:textId="35D36C8F" w:rsidR="000B16E4" w:rsidRDefault="000B16E4" w:rsidP="000B16E4">
            <w:pPr>
              <w:spacing w:line="259" w:lineRule="auto"/>
            </w:pPr>
            <w:r>
              <w:t xml:space="preserve">The work is well presented demonstrating understanding of most of the essential issues.  There is a basis of factual knowledge and/or of relevant theoretical aspects.  Errors may be present, but the overall framework of the answer is sensible.  Most of the issues being addressed are discussed with reference to the literature available, and the answer shows planning in its construction, with a clear train of thought or development of an argument.  </w:t>
            </w:r>
          </w:p>
          <w:p w14:paraId="5919F239" w14:textId="44CE34FB" w:rsidR="000B16E4" w:rsidRDefault="000B16E4" w:rsidP="000B16E4">
            <w:pPr>
              <w:spacing w:line="259" w:lineRule="auto"/>
            </w:pPr>
          </w:p>
        </w:tc>
      </w:tr>
    </w:tbl>
    <w:p w14:paraId="7D5A5734" w14:textId="77777777" w:rsidR="003D7DE2" w:rsidRDefault="003D7DE2" w:rsidP="003D7DE2">
      <w:pPr>
        <w:spacing w:line="259" w:lineRule="auto"/>
      </w:pPr>
    </w:p>
    <w:p w14:paraId="5274CDED" w14:textId="77777777" w:rsidR="00611837" w:rsidRPr="00B97609" w:rsidRDefault="00611837" w:rsidP="00CA4D76">
      <w:pPr>
        <w:pStyle w:val="Heading1"/>
      </w:pPr>
      <w:bookmarkStart w:id="9" w:name="_Toc19612839"/>
      <w:r w:rsidRPr="00B97609">
        <w:t>Additional Information</w:t>
      </w:r>
      <w:bookmarkEnd w:id="9"/>
      <w:r w:rsidRPr="00B97609">
        <w:t xml:space="preserve"> </w:t>
      </w:r>
    </w:p>
    <w:p w14:paraId="660CD177" w14:textId="77777777" w:rsidR="00611837" w:rsidRPr="00B97609" w:rsidRDefault="00611837" w:rsidP="00CA4D76">
      <w:pPr>
        <w:pStyle w:val="Heading2"/>
      </w:pPr>
      <w:bookmarkStart w:id="10" w:name="_Toc19612840"/>
      <w:r w:rsidRPr="00B97609">
        <w:t>Referencing Requirements (Harvard)</w:t>
      </w:r>
      <w:bookmarkEnd w:id="10"/>
    </w:p>
    <w:p w14:paraId="14CCB04E" w14:textId="77777777" w:rsidR="00611837" w:rsidRPr="00B97609" w:rsidRDefault="00611837" w:rsidP="00611837">
      <w:r w:rsidRPr="00B97609">
        <w:t xml:space="preserve">The Harvard (or author-date) format should be used for all references (including images). </w:t>
      </w:r>
    </w:p>
    <w:p w14:paraId="0B944D4C" w14:textId="77777777" w:rsidR="00611837" w:rsidRPr="00B97609" w:rsidRDefault="00611837" w:rsidP="00611837">
      <w:r w:rsidRPr="00B97609">
        <w:t xml:space="preserve">Further information on Referencing can be found at Cardiff Met’s </w:t>
      </w:r>
      <w:hyperlink r:id="rId17" w:history="1">
        <w:r w:rsidRPr="00B97609">
          <w:rPr>
            <w:rStyle w:val="Hyperlink"/>
          </w:rPr>
          <w:t>Academic Skills</w:t>
        </w:r>
      </w:hyperlink>
      <w:r w:rsidRPr="00B97609">
        <w:t xml:space="preserve"> website.</w:t>
      </w:r>
    </w:p>
    <w:p w14:paraId="53660F7C" w14:textId="77777777" w:rsidR="00611837" w:rsidRPr="00B97609" w:rsidRDefault="00611837" w:rsidP="00611837"/>
    <w:p w14:paraId="0D6CEEB4" w14:textId="77777777" w:rsidR="00611837" w:rsidRPr="00B97609" w:rsidRDefault="00611837" w:rsidP="00CA4D76">
      <w:pPr>
        <w:pStyle w:val="Heading2"/>
      </w:pPr>
      <w:bookmarkStart w:id="11" w:name="_Toc19612841"/>
      <w:r w:rsidRPr="00B97609">
        <w:t>Mitigating Circumstances</w:t>
      </w:r>
      <w:bookmarkEnd w:id="11"/>
      <w:r w:rsidRPr="00B97609">
        <w:t xml:space="preserve"> </w:t>
      </w:r>
    </w:p>
    <w:p w14:paraId="270E1D06" w14:textId="77777777" w:rsidR="00611837" w:rsidRPr="00B97609" w:rsidRDefault="00611837" w:rsidP="00611837">
      <w:r w:rsidRPr="00B97609">
        <w:t xml:space="preserve">If you have experienced changes or events which have adversely affected your academic performance on the assessment, you may be eligible for Mitigating Circumstances (MCs). You should contact your Module Leader, Personal Tutor or Year Tutor in the first instance. </w:t>
      </w:r>
    </w:p>
    <w:p w14:paraId="637C3A68" w14:textId="77777777" w:rsidR="00611837" w:rsidRPr="00B97609" w:rsidRDefault="00611837" w:rsidP="00611837">
      <w:pPr>
        <w:rPr>
          <w:rStyle w:val="Hyperlink"/>
        </w:rPr>
      </w:pPr>
      <w:r w:rsidRPr="00B97609">
        <w:t xml:space="preserve">An application for MCs, along with appropriate supporting evidence, can be submitted via the following link to the </w:t>
      </w:r>
      <w:hyperlink r:id="rId18" w:history="1">
        <w:r w:rsidRPr="00B97609">
          <w:rPr>
            <w:rStyle w:val="Hyperlink"/>
            <w:rFonts w:eastAsiaTheme="majorEastAsia" w:cs="Arial"/>
            <w:color w:val="0563C1"/>
            <w:szCs w:val="24"/>
          </w:rPr>
          <w:t>MCs Dashboard</w:t>
        </w:r>
      </w:hyperlink>
    </w:p>
    <w:p w14:paraId="2FD98FB5" w14:textId="77777777" w:rsidR="00611837" w:rsidRPr="00B97609" w:rsidRDefault="00611837" w:rsidP="00611837">
      <w:pPr>
        <w:rPr>
          <w:rFonts w:cs="Arial"/>
          <w:b/>
          <w:szCs w:val="24"/>
        </w:rPr>
      </w:pPr>
      <w:r w:rsidRPr="00B97609">
        <w:rPr>
          <w:rFonts w:cs="Arial"/>
          <w:szCs w:val="24"/>
        </w:rPr>
        <w:t xml:space="preserve">Applications for MCs should ideally be submitted as soon as possible after circumstances occur &amp; at the time of the assessment. </w:t>
      </w:r>
      <w:r w:rsidRPr="00B97609">
        <w:rPr>
          <w:rFonts w:cs="Arial"/>
          <w:b/>
          <w:szCs w:val="24"/>
        </w:rPr>
        <w:t xml:space="preserve">Applications </w:t>
      </w:r>
      <w:r w:rsidRPr="00B97609">
        <w:rPr>
          <w:rFonts w:cs="Arial"/>
          <w:b/>
          <w:szCs w:val="24"/>
          <w:u w:val="single"/>
        </w:rPr>
        <w:t xml:space="preserve">must be submitted before the relevant </w:t>
      </w:r>
      <w:hyperlink r:id="rId19" w:history="1">
        <w:r w:rsidRPr="00B97609">
          <w:rPr>
            <w:rStyle w:val="Hyperlink"/>
            <w:rFonts w:cs="Arial"/>
            <w:b/>
            <w:szCs w:val="24"/>
          </w:rPr>
          <w:t>Examination Board</w:t>
        </w:r>
      </w:hyperlink>
      <w:r w:rsidRPr="00B97609">
        <w:rPr>
          <w:rFonts w:cs="Arial"/>
          <w:b/>
          <w:szCs w:val="24"/>
        </w:rPr>
        <w:t>.</w:t>
      </w:r>
    </w:p>
    <w:p w14:paraId="486AEA1F" w14:textId="77777777" w:rsidR="00611837" w:rsidRPr="00B97609" w:rsidRDefault="00611837" w:rsidP="00611837">
      <w:r w:rsidRPr="00B97609">
        <w:t>Further information on the Mitigating Circumstances procedure is available in the Academic Handbook (</w:t>
      </w:r>
      <w:hyperlink r:id="rId20" w:history="1">
        <w:r w:rsidRPr="00B97609">
          <w:rPr>
            <w:rStyle w:val="Hyperlink"/>
          </w:rPr>
          <w:t>Volume 1, Section 5</w:t>
        </w:r>
      </w:hyperlink>
      <w:r w:rsidRPr="00B97609">
        <w:t>)</w:t>
      </w:r>
    </w:p>
    <w:p w14:paraId="48A47928" w14:textId="77777777" w:rsidR="00611837" w:rsidRPr="00B97609" w:rsidRDefault="00611837" w:rsidP="00611837"/>
    <w:p w14:paraId="68C8E1D3" w14:textId="77777777" w:rsidR="00611837" w:rsidRPr="00B97609" w:rsidRDefault="00611837" w:rsidP="00CA4D76">
      <w:pPr>
        <w:pStyle w:val="Heading2"/>
      </w:pPr>
      <w:bookmarkStart w:id="12" w:name="_Toc19612842"/>
      <w:r w:rsidRPr="00B97609">
        <w:lastRenderedPageBreak/>
        <w:t>Unfair Practice</w:t>
      </w:r>
      <w:bookmarkEnd w:id="12"/>
      <w:r w:rsidRPr="00B97609">
        <w:t xml:space="preserve"> </w:t>
      </w:r>
    </w:p>
    <w:p w14:paraId="7D8C43E0" w14:textId="77777777" w:rsidR="00611837" w:rsidRPr="00B97609" w:rsidRDefault="00611837" w:rsidP="00611837">
      <w:pPr>
        <w:rPr>
          <w:b/>
          <w:bCs/>
        </w:rPr>
      </w:pPr>
      <w:r w:rsidRPr="00B97609">
        <w:t xml:space="preserve">Cardiff Metropolitan University takes issues of unfair practice </w:t>
      </w:r>
      <w:r w:rsidRPr="00B97609">
        <w:rPr>
          <w:b/>
        </w:rPr>
        <w:t>extremely seriously</w:t>
      </w:r>
      <w:r w:rsidRPr="00B97609">
        <w:t xml:space="preserve">. The University has distinct procedures and penalties for dealing with unfair practice in examination or non-examination conditions. These are explained in full in the University's Unfair Practice Procedure (Academic Handbook: </w:t>
      </w:r>
      <w:hyperlink r:id="rId21" w:history="1">
        <w:r w:rsidRPr="00B97609">
          <w:rPr>
            <w:rStyle w:val="Hyperlink"/>
          </w:rPr>
          <w:t>Vol 1, Section 8</w:t>
        </w:r>
      </w:hyperlink>
      <w:r w:rsidRPr="00B97609">
        <w:t>)</w:t>
      </w:r>
    </w:p>
    <w:p w14:paraId="0914DB9E" w14:textId="77777777" w:rsidR="00611837" w:rsidRPr="00B97609" w:rsidRDefault="00611837" w:rsidP="00611837">
      <w:pPr>
        <w:rPr>
          <w:bCs/>
        </w:rPr>
      </w:pPr>
      <w:r w:rsidRPr="00B97609">
        <w:rPr>
          <w:bCs/>
        </w:rPr>
        <w:t>Types of Unfair Practice, include:</w:t>
      </w:r>
    </w:p>
    <w:p w14:paraId="0039FDF7" w14:textId="77777777" w:rsidR="00611837" w:rsidRPr="00B97609" w:rsidRDefault="00611837" w:rsidP="00611837">
      <w:r w:rsidRPr="00B97609">
        <w:rPr>
          <w:b/>
          <w:bCs/>
        </w:rPr>
        <w:t xml:space="preserve">Plagiarism, </w:t>
      </w:r>
      <w:r w:rsidRPr="00B97609">
        <w:t>which can be defined as using without acknowledgement another person’s words or ideas and submitting them for assessment as though it were one’s own work, for instance by copying, translating from one language to another or unacknowledged paraphrasing. Further examples include:</w:t>
      </w:r>
    </w:p>
    <w:p w14:paraId="4BD09DBC" w14:textId="77777777" w:rsidR="00611837" w:rsidRPr="00B97609" w:rsidRDefault="00611837" w:rsidP="00611837">
      <w:pPr>
        <w:pStyle w:val="ListParagraph"/>
        <w:numPr>
          <w:ilvl w:val="0"/>
          <w:numId w:val="1"/>
        </w:numPr>
      </w:pPr>
      <w:r w:rsidRPr="00B97609">
        <w:t xml:space="preserve">Use of any quotation(s) from the published or unpublished work of other persons, whether published in textbooks, articles, the Web, or in any other format, which quotations have not been clearly identified as such by being placed in quotation marks and acknowledged. </w:t>
      </w:r>
    </w:p>
    <w:p w14:paraId="1D400733" w14:textId="77777777" w:rsidR="00611837" w:rsidRPr="00B97609" w:rsidRDefault="00611837" w:rsidP="00611837">
      <w:pPr>
        <w:pStyle w:val="ListParagraph"/>
        <w:numPr>
          <w:ilvl w:val="0"/>
          <w:numId w:val="1"/>
        </w:numPr>
      </w:pPr>
      <w:r w:rsidRPr="00B97609">
        <w:t xml:space="preserve">Use of another person’s words or ideas that have been slightly changed or paraphrased to make it look different from the original. </w:t>
      </w:r>
    </w:p>
    <w:p w14:paraId="3C60DF7B" w14:textId="77777777" w:rsidR="00611837" w:rsidRPr="00B97609" w:rsidRDefault="00611837" w:rsidP="00611837">
      <w:pPr>
        <w:pStyle w:val="ListParagraph"/>
        <w:numPr>
          <w:ilvl w:val="0"/>
          <w:numId w:val="1"/>
        </w:numPr>
      </w:pPr>
      <w:r w:rsidRPr="00B97609">
        <w:t xml:space="preserve">Summarising another person’s ideas, judgments, diagrams, figures, or computer programmes without reference to that person in the text and the source in a bibliography or reference list. </w:t>
      </w:r>
    </w:p>
    <w:p w14:paraId="6B6A551C" w14:textId="77777777" w:rsidR="00611837" w:rsidRPr="00B97609" w:rsidRDefault="00611837" w:rsidP="00611837">
      <w:pPr>
        <w:pStyle w:val="ListParagraph"/>
        <w:numPr>
          <w:ilvl w:val="0"/>
          <w:numId w:val="1"/>
        </w:numPr>
      </w:pPr>
      <w:r w:rsidRPr="00B97609">
        <w:t xml:space="preserve">Use of services of essay banks and/or any other agencies. </w:t>
      </w:r>
    </w:p>
    <w:p w14:paraId="695014CC" w14:textId="77777777" w:rsidR="00611837" w:rsidRPr="00B97609" w:rsidRDefault="00611837" w:rsidP="00611837">
      <w:pPr>
        <w:pStyle w:val="ListParagraph"/>
        <w:numPr>
          <w:ilvl w:val="0"/>
          <w:numId w:val="1"/>
        </w:numPr>
      </w:pPr>
      <w:r w:rsidRPr="00B97609">
        <w:t xml:space="preserve">Use of unacknowledged material downloaded from the Internet. </w:t>
      </w:r>
    </w:p>
    <w:p w14:paraId="403AB93D" w14:textId="77777777" w:rsidR="00611837" w:rsidRPr="00B97609" w:rsidRDefault="00611837" w:rsidP="00611837">
      <w:pPr>
        <w:pStyle w:val="ListParagraph"/>
        <w:numPr>
          <w:ilvl w:val="0"/>
          <w:numId w:val="1"/>
        </w:numPr>
      </w:pPr>
      <w:r w:rsidRPr="00B97609">
        <w:t xml:space="preserve">Re-use of one’s own material except as authorised by the department. </w:t>
      </w:r>
    </w:p>
    <w:p w14:paraId="27E13EEA" w14:textId="77777777" w:rsidR="00611837" w:rsidRPr="00B97609" w:rsidRDefault="00611837" w:rsidP="00611837">
      <w:r w:rsidRPr="00B97609">
        <w:rPr>
          <w:b/>
          <w:bCs/>
        </w:rPr>
        <w:t>Collusion</w:t>
      </w:r>
      <w:r w:rsidRPr="00B97609">
        <w:t xml:space="preserve">, which can be defined as when work that that has been undertaken with others is submitted and passed off as solely the work of one person. An example of this would be where several students work together on an assessment and individually submit work which contains sections which are the same. Assessments briefs will clearly identify where joint preparation and joint submission </w:t>
      </w:r>
      <w:proofErr w:type="gramStart"/>
      <w:r w:rsidRPr="00B97609">
        <w:t>is specifically permitted,</w:t>
      </w:r>
      <w:proofErr w:type="gramEnd"/>
      <w:r w:rsidRPr="00B97609">
        <w:t xml:space="preserve"> in all other cases it is not.</w:t>
      </w:r>
    </w:p>
    <w:p w14:paraId="0737641D" w14:textId="1528B6D6" w:rsidR="00611837" w:rsidRDefault="00611837" w:rsidP="00611837">
      <w:r w:rsidRPr="00B97609">
        <w:rPr>
          <w:b/>
          <w:bCs/>
        </w:rPr>
        <w:t>Fabrication of data</w:t>
      </w:r>
      <w:r w:rsidRPr="00B97609">
        <w:t>, making false claims to have carried out experiments, observations, interviews or other forms of data collection and analysis, or acting dishonestly in any other way.</w:t>
      </w:r>
      <w:r>
        <w:t xml:space="preserve"> </w:t>
      </w:r>
    </w:p>
    <w:p w14:paraId="55FADC40" w14:textId="3A0648D6" w:rsidR="00B97609" w:rsidRDefault="00B97609" w:rsidP="00611837"/>
    <w:p w14:paraId="1E251A1A" w14:textId="1D436F73" w:rsidR="00B97609" w:rsidRDefault="00B97609" w:rsidP="00611837"/>
    <w:p w14:paraId="3F173ECF" w14:textId="4FA34B3F" w:rsidR="00B97609" w:rsidRDefault="00B97609" w:rsidP="00611837"/>
    <w:p w14:paraId="468A8395" w14:textId="0E6C9FE0" w:rsidR="00B97609" w:rsidRDefault="00B97609" w:rsidP="00611837"/>
    <w:p w14:paraId="783E0EBE" w14:textId="66586783" w:rsidR="00B97609" w:rsidRDefault="00B97609" w:rsidP="00611837"/>
    <w:p w14:paraId="6887F9AF" w14:textId="642DAC24" w:rsidR="00B97609" w:rsidRDefault="00B97609" w:rsidP="00611837"/>
    <w:p w14:paraId="4731D4D8" w14:textId="5DBF2E4B" w:rsidR="00A71F4E" w:rsidRDefault="00A71F4E" w:rsidP="00611837"/>
    <w:p w14:paraId="0A5FEC8F" w14:textId="1D02E05A" w:rsidR="00A71F4E" w:rsidRDefault="00A71F4E" w:rsidP="00611837"/>
    <w:p w14:paraId="12658B3B" w14:textId="5C9B0231" w:rsidR="00A71F4E" w:rsidRDefault="00A71F4E" w:rsidP="00611837"/>
    <w:p w14:paraId="41AFEEA3" w14:textId="1562BF14" w:rsidR="00A71F4E" w:rsidRDefault="00A71F4E" w:rsidP="00611837"/>
    <w:p w14:paraId="08493045" w14:textId="77777777" w:rsidR="00A71F4E" w:rsidRDefault="00A71F4E" w:rsidP="00611837"/>
    <w:p w14:paraId="3B4CD0AF" w14:textId="36034AC6" w:rsidR="00B97609" w:rsidRDefault="00B97609" w:rsidP="00611837"/>
    <w:p w14:paraId="37584BAC" w14:textId="0582B079" w:rsidR="00B97609" w:rsidRDefault="00B97609" w:rsidP="00611837"/>
    <w:p w14:paraId="01B8C0A4" w14:textId="2BBA8EA7" w:rsidR="00B97609" w:rsidRDefault="00B97609" w:rsidP="00611837"/>
    <w:p w14:paraId="2EFF70AA" w14:textId="0AF86898" w:rsidR="00B97609" w:rsidRDefault="00B97609" w:rsidP="00611837"/>
    <w:p w14:paraId="76D13CFF" w14:textId="541E022A" w:rsidR="00A71F4E" w:rsidRDefault="00A71F4E" w:rsidP="00611837"/>
    <w:p w14:paraId="1E45E518" w14:textId="7A728968" w:rsidR="00A71F4E" w:rsidRDefault="00A71F4E" w:rsidP="00611837"/>
    <w:p w14:paraId="170E43C2" w14:textId="194A2F63" w:rsidR="00A71F4E" w:rsidRDefault="00A71F4E" w:rsidP="00611837"/>
    <w:p w14:paraId="4E08AE7F" w14:textId="3E1B2D8E" w:rsidR="00A71F4E" w:rsidRDefault="00A71F4E" w:rsidP="00611837"/>
    <w:p w14:paraId="33AF7E3F" w14:textId="6E8B12AC" w:rsidR="00A71F4E" w:rsidRDefault="00A71F4E" w:rsidP="00611837"/>
    <w:p w14:paraId="68583DE1" w14:textId="1C4AC213" w:rsidR="00A71F4E" w:rsidRDefault="00A71F4E" w:rsidP="00611837"/>
    <w:p w14:paraId="7B040480" w14:textId="77777777" w:rsidR="00A71F4E" w:rsidRDefault="00A71F4E" w:rsidP="00611837"/>
    <w:p w14:paraId="7C46AEE4" w14:textId="39995AF7" w:rsidR="00B97609" w:rsidRDefault="00B97609" w:rsidP="00611837"/>
    <w:p w14:paraId="37183820" w14:textId="77777777" w:rsidR="00B97609" w:rsidRDefault="00B97609" w:rsidP="00B97609">
      <w:pPr>
        <w:jc w:val="center"/>
        <w:rPr>
          <w:rFonts w:asciiTheme="minorHAnsi" w:hAnsiTheme="minorHAnsi" w:cstheme="minorHAnsi"/>
          <w:b/>
          <w:color w:val="002060"/>
          <w:sz w:val="72"/>
          <w:szCs w:val="72"/>
        </w:rPr>
      </w:pPr>
      <w:r>
        <w:rPr>
          <w:rFonts w:asciiTheme="minorHAnsi" w:hAnsiTheme="minorHAnsi" w:cstheme="minorHAnsi"/>
          <w:b/>
          <w:color w:val="002060"/>
          <w:sz w:val="72"/>
          <w:szCs w:val="72"/>
        </w:rPr>
        <w:t>WE ARE</w:t>
      </w:r>
    </w:p>
    <w:p w14:paraId="372E0110" w14:textId="77777777" w:rsidR="00B97609" w:rsidRDefault="00B97609" w:rsidP="00B97609">
      <w:pPr>
        <w:jc w:val="center"/>
        <w:rPr>
          <w:rFonts w:asciiTheme="minorHAnsi" w:hAnsiTheme="minorHAnsi" w:cstheme="minorHAnsi"/>
          <w:color w:val="002060"/>
          <w:sz w:val="72"/>
          <w:szCs w:val="72"/>
        </w:rPr>
      </w:pPr>
      <w:r>
        <w:rPr>
          <w:rFonts w:asciiTheme="minorHAnsi" w:hAnsiTheme="minorHAnsi" w:cstheme="minorHAnsi"/>
          <w:color w:val="002060"/>
          <w:sz w:val="72"/>
          <w:szCs w:val="72"/>
        </w:rPr>
        <w:t>#CARDIFFMET</w:t>
      </w:r>
    </w:p>
    <w:p w14:paraId="4B438CDF" w14:textId="77777777" w:rsidR="00B97609" w:rsidRDefault="00B97609" w:rsidP="00611837"/>
    <w:p w14:paraId="73085C7D" w14:textId="77777777" w:rsidR="00611837" w:rsidRDefault="00611837" w:rsidP="00611837"/>
    <w:p w14:paraId="22D10AD8" w14:textId="77777777" w:rsidR="00611837" w:rsidRDefault="00611837" w:rsidP="00611837"/>
    <w:p w14:paraId="4899B571" w14:textId="4031BDA6" w:rsidR="006607B8" w:rsidRDefault="006607B8"/>
    <w:p w14:paraId="4BD29A00" w14:textId="77777777" w:rsidR="00A23208" w:rsidRDefault="00A23208"/>
    <w:p w14:paraId="696AC5B1" w14:textId="77777777" w:rsidR="00A23208" w:rsidRDefault="00A23208"/>
    <w:p w14:paraId="402F1362" w14:textId="77777777" w:rsidR="00A23208" w:rsidRDefault="00A23208"/>
    <w:p w14:paraId="690768A5" w14:textId="77777777" w:rsidR="00A23208" w:rsidRDefault="00A23208"/>
    <w:p w14:paraId="5C467E2C" w14:textId="77777777" w:rsidR="00A23208" w:rsidRDefault="00A23208"/>
    <w:p w14:paraId="17633DF8" w14:textId="77777777" w:rsidR="00A23208" w:rsidRDefault="00A23208"/>
    <w:p w14:paraId="2EBAABCE" w14:textId="77777777" w:rsidR="00A23208" w:rsidRDefault="00A23208"/>
    <w:sectPr w:rsidR="00A23208">
      <w:headerReference w:type="even" r:id="rId22"/>
      <w:headerReference w:type="first" r:id="rId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59CA32" w14:textId="77777777" w:rsidR="00542A98" w:rsidRDefault="00542A98" w:rsidP="00A23208">
      <w:pPr>
        <w:spacing w:after="0"/>
      </w:pPr>
      <w:r>
        <w:separator/>
      </w:r>
    </w:p>
  </w:endnote>
  <w:endnote w:type="continuationSeparator" w:id="0">
    <w:p w14:paraId="6CEA11AE" w14:textId="77777777" w:rsidR="00542A98" w:rsidRDefault="00542A98" w:rsidP="00A2320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w:altName w:val="Book Antiqua"/>
    <w:charset w:val="4D"/>
    <w:family w:val="auto"/>
    <w:pitch w:val="variable"/>
    <w:sig w:usb0="A00002FF" w:usb1="7800205A" w:usb2="14600000" w:usb3="00000000" w:csb0="00000193"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61EE4B" w14:textId="77777777" w:rsidR="00542A98" w:rsidRDefault="00542A98" w:rsidP="00A23208">
      <w:pPr>
        <w:spacing w:after="0"/>
      </w:pPr>
      <w:r>
        <w:separator/>
      </w:r>
    </w:p>
  </w:footnote>
  <w:footnote w:type="continuationSeparator" w:id="0">
    <w:p w14:paraId="38AC187A" w14:textId="77777777" w:rsidR="00542A98" w:rsidRDefault="00542A98" w:rsidP="00A23208">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C7A05" w14:textId="77777777" w:rsidR="006607B8" w:rsidRDefault="003326C3">
    <w:pPr>
      <w:pStyle w:val="Header"/>
    </w:pPr>
    <w:r>
      <w:rPr>
        <w:noProof/>
      </w:rPr>
      <w:pict w14:anchorId="79E712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4795422" o:spid="_x0000_s2050" type="#_x0000_t75" alt="" style="position:absolute;margin-left:0;margin-top:0;width:595.2pt;height:841.9pt;z-index:-251657216;mso-wrap-edited:f;mso-width-percent:0;mso-height-percent:0;mso-position-horizontal:center;mso-position-horizontal-relative:margin;mso-position-vertical:center;mso-position-vertical-relative:margin;mso-width-percent:0;mso-height-percent:0" o:allowincell="f">
          <v:imagedata r:id="rId1" o:title="page_CS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15481" w14:textId="77777777" w:rsidR="006607B8" w:rsidRDefault="003326C3">
    <w:pPr>
      <w:pStyle w:val="Header"/>
    </w:pPr>
    <w:r>
      <w:rPr>
        <w:noProof/>
      </w:rPr>
      <w:pict w14:anchorId="5938FE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4795421" o:spid="_x0000_s2049" type="#_x0000_t75" alt="" style="position:absolute;margin-left:0;margin-top:0;width:595.2pt;height:841.9pt;z-index:-251658240;mso-wrap-edited:f;mso-width-percent:0;mso-height-percent:0;mso-position-horizontal:center;mso-position-horizontal-relative:margin;mso-position-vertical:center;mso-position-vertical-relative:margin;mso-width-percent:0;mso-height-percent:0" o:allowincell="f">
          <v:imagedata r:id="rId1" o:title="page_CS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9212B"/>
    <w:multiLevelType w:val="hybridMultilevel"/>
    <w:tmpl w:val="51744D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A80096"/>
    <w:multiLevelType w:val="hybridMultilevel"/>
    <w:tmpl w:val="41F6D7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1F3315E"/>
    <w:multiLevelType w:val="hybridMultilevel"/>
    <w:tmpl w:val="62B662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C2136E4"/>
    <w:multiLevelType w:val="hybridMultilevel"/>
    <w:tmpl w:val="F58809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AA211A7"/>
    <w:multiLevelType w:val="hybridMultilevel"/>
    <w:tmpl w:val="AC7C9B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2242C5E"/>
    <w:multiLevelType w:val="hybridMultilevel"/>
    <w:tmpl w:val="A43E65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EE6266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795D388A"/>
    <w:multiLevelType w:val="hybridMultilevel"/>
    <w:tmpl w:val="95C4FE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F844F25"/>
    <w:multiLevelType w:val="hybridMultilevel"/>
    <w:tmpl w:val="016004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6"/>
  </w:num>
  <w:num w:numId="3">
    <w:abstractNumId w:val="0"/>
  </w:num>
  <w:num w:numId="4">
    <w:abstractNumId w:val="5"/>
  </w:num>
  <w:num w:numId="5">
    <w:abstractNumId w:val="8"/>
  </w:num>
  <w:num w:numId="6">
    <w:abstractNumId w:val="7"/>
  </w:num>
  <w:num w:numId="7">
    <w:abstractNumId w:val="2"/>
  </w:num>
  <w:num w:numId="8">
    <w:abstractNumId w:val="4"/>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UxtrSwMDCwMDAyNTNV0lEKTi0uzszPAykwqQUALaMpZCwAAAA="/>
  </w:docVars>
  <w:rsids>
    <w:rsidRoot w:val="00A23208"/>
    <w:rsid w:val="0002025A"/>
    <w:rsid w:val="000806F6"/>
    <w:rsid w:val="000A394F"/>
    <w:rsid w:val="000B16E4"/>
    <w:rsid w:val="00164DE6"/>
    <w:rsid w:val="001D511C"/>
    <w:rsid w:val="00200F56"/>
    <w:rsid w:val="0027632B"/>
    <w:rsid w:val="002E790F"/>
    <w:rsid w:val="003347B6"/>
    <w:rsid w:val="003C087D"/>
    <w:rsid w:val="003D7DE2"/>
    <w:rsid w:val="003E05E8"/>
    <w:rsid w:val="004167B8"/>
    <w:rsid w:val="00460F98"/>
    <w:rsid w:val="00490646"/>
    <w:rsid w:val="0049348A"/>
    <w:rsid w:val="004A4502"/>
    <w:rsid w:val="004A7B77"/>
    <w:rsid w:val="004C29FA"/>
    <w:rsid w:val="004C3805"/>
    <w:rsid w:val="004F0877"/>
    <w:rsid w:val="004F3CF0"/>
    <w:rsid w:val="00503DAF"/>
    <w:rsid w:val="00542A98"/>
    <w:rsid w:val="00581CF6"/>
    <w:rsid w:val="0059117F"/>
    <w:rsid w:val="006024B4"/>
    <w:rsid w:val="00611837"/>
    <w:rsid w:val="00615B31"/>
    <w:rsid w:val="00623DE3"/>
    <w:rsid w:val="00625154"/>
    <w:rsid w:val="00635640"/>
    <w:rsid w:val="00645692"/>
    <w:rsid w:val="00645820"/>
    <w:rsid w:val="006607B8"/>
    <w:rsid w:val="00682D96"/>
    <w:rsid w:val="006945B6"/>
    <w:rsid w:val="006F3744"/>
    <w:rsid w:val="007013E3"/>
    <w:rsid w:val="0070459C"/>
    <w:rsid w:val="00757294"/>
    <w:rsid w:val="007877AB"/>
    <w:rsid w:val="007A159A"/>
    <w:rsid w:val="007B3154"/>
    <w:rsid w:val="007B4777"/>
    <w:rsid w:val="007D711D"/>
    <w:rsid w:val="00802E29"/>
    <w:rsid w:val="00804FDA"/>
    <w:rsid w:val="00836995"/>
    <w:rsid w:val="008B56B4"/>
    <w:rsid w:val="008C6BD5"/>
    <w:rsid w:val="008D7F6C"/>
    <w:rsid w:val="008E3DE1"/>
    <w:rsid w:val="008F3B93"/>
    <w:rsid w:val="009012A4"/>
    <w:rsid w:val="0092594C"/>
    <w:rsid w:val="009D02B9"/>
    <w:rsid w:val="009D28ED"/>
    <w:rsid w:val="009D647A"/>
    <w:rsid w:val="00A23208"/>
    <w:rsid w:val="00A71F4E"/>
    <w:rsid w:val="00A77708"/>
    <w:rsid w:val="00A9385F"/>
    <w:rsid w:val="00AB434F"/>
    <w:rsid w:val="00B30259"/>
    <w:rsid w:val="00B50A3C"/>
    <w:rsid w:val="00B634B5"/>
    <w:rsid w:val="00B817C0"/>
    <w:rsid w:val="00B97609"/>
    <w:rsid w:val="00BE286A"/>
    <w:rsid w:val="00C052F3"/>
    <w:rsid w:val="00C170E2"/>
    <w:rsid w:val="00C254D4"/>
    <w:rsid w:val="00C46FE0"/>
    <w:rsid w:val="00C51A4E"/>
    <w:rsid w:val="00C63F3F"/>
    <w:rsid w:val="00C94C56"/>
    <w:rsid w:val="00CA1986"/>
    <w:rsid w:val="00CA4D76"/>
    <w:rsid w:val="00CC278E"/>
    <w:rsid w:val="00CD361B"/>
    <w:rsid w:val="00D05F1F"/>
    <w:rsid w:val="00D249C1"/>
    <w:rsid w:val="00D25397"/>
    <w:rsid w:val="00D545A5"/>
    <w:rsid w:val="00D626BF"/>
    <w:rsid w:val="00D77FE2"/>
    <w:rsid w:val="00D81FE3"/>
    <w:rsid w:val="00DC179A"/>
    <w:rsid w:val="00E07FC1"/>
    <w:rsid w:val="00E425CF"/>
    <w:rsid w:val="00E4358A"/>
    <w:rsid w:val="00EA0632"/>
    <w:rsid w:val="00EA45CF"/>
    <w:rsid w:val="00EA74D0"/>
    <w:rsid w:val="00EA7E8F"/>
    <w:rsid w:val="00ED4414"/>
    <w:rsid w:val="00EF308A"/>
    <w:rsid w:val="00F2382E"/>
    <w:rsid w:val="00F9383F"/>
    <w:rsid w:val="00FB0962"/>
    <w:rsid w:val="00FB74CE"/>
    <w:rsid w:val="00FC014C"/>
    <w:rsid w:val="00FC1054"/>
    <w:rsid w:val="00FF1E3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52C76472"/>
  <w15:chartTrackingRefBased/>
  <w15:docId w15:val="{2E02DA31-8BC3-4C7C-AEE0-FD4BA26107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4D76"/>
    <w:pPr>
      <w:spacing w:line="240" w:lineRule="auto"/>
    </w:pPr>
    <w:rPr>
      <w:rFonts w:ascii="Palatino" w:hAnsi="Palatino"/>
      <w:sz w:val="20"/>
    </w:rPr>
  </w:style>
  <w:style w:type="paragraph" w:styleId="Heading1">
    <w:name w:val="heading 1"/>
    <w:basedOn w:val="Normal"/>
    <w:next w:val="Normal"/>
    <w:link w:val="Heading1Char"/>
    <w:uiPriority w:val="9"/>
    <w:qFormat/>
    <w:rsid w:val="00164DE6"/>
    <w:pPr>
      <w:keepNext/>
      <w:keepLines/>
      <w:spacing w:before="240" w:after="0"/>
      <w:outlineLvl w:val="0"/>
    </w:pPr>
    <w:rPr>
      <w:rFonts w:asciiTheme="majorHAnsi" w:eastAsiaTheme="majorEastAsia" w:hAnsiTheme="majorHAnsi" w:cstheme="majorBidi"/>
      <w:color w:val="7F7F7F" w:themeColor="text1" w:themeTint="80"/>
      <w:sz w:val="40"/>
      <w:szCs w:val="32"/>
    </w:rPr>
  </w:style>
  <w:style w:type="paragraph" w:styleId="Heading2">
    <w:name w:val="heading 2"/>
    <w:basedOn w:val="Heading1"/>
    <w:next w:val="Normal"/>
    <w:link w:val="Heading2Char"/>
    <w:uiPriority w:val="9"/>
    <w:unhideWhenUsed/>
    <w:qFormat/>
    <w:rsid w:val="00164DE6"/>
    <w:pPr>
      <w:spacing w:before="40"/>
      <w:outlineLvl w:val="1"/>
    </w:pPr>
    <w:rPr>
      <w:sz w:val="32"/>
      <w:szCs w:val="26"/>
    </w:rPr>
  </w:style>
  <w:style w:type="paragraph" w:styleId="Heading3">
    <w:name w:val="heading 3"/>
    <w:basedOn w:val="Heading1"/>
    <w:next w:val="Normal"/>
    <w:link w:val="Heading3Char"/>
    <w:autoRedefine/>
    <w:uiPriority w:val="9"/>
    <w:unhideWhenUsed/>
    <w:qFormat/>
    <w:rsid w:val="00CA4D76"/>
    <w:pPr>
      <w:spacing w:before="40"/>
      <w:outlineLvl w:val="2"/>
    </w:pPr>
    <w:rPr>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23208"/>
    <w:pPr>
      <w:tabs>
        <w:tab w:val="center" w:pos="4513"/>
        <w:tab w:val="right" w:pos="9026"/>
      </w:tabs>
      <w:spacing w:after="0"/>
    </w:pPr>
  </w:style>
  <w:style w:type="character" w:customStyle="1" w:styleId="HeaderChar">
    <w:name w:val="Header Char"/>
    <w:basedOn w:val="DefaultParagraphFont"/>
    <w:link w:val="Header"/>
    <w:uiPriority w:val="99"/>
    <w:rsid w:val="00A23208"/>
  </w:style>
  <w:style w:type="paragraph" w:styleId="Footer">
    <w:name w:val="footer"/>
    <w:basedOn w:val="Normal"/>
    <w:link w:val="FooterChar"/>
    <w:uiPriority w:val="99"/>
    <w:unhideWhenUsed/>
    <w:rsid w:val="00A23208"/>
    <w:pPr>
      <w:tabs>
        <w:tab w:val="center" w:pos="4513"/>
        <w:tab w:val="right" w:pos="9026"/>
      </w:tabs>
      <w:spacing w:after="0"/>
    </w:pPr>
  </w:style>
  <w:style w:type="character" w:customStyle="1" w:styleId="FooterChar">
    <w:name w:val="Footer Char"/>
    <w:basedOn w:val="DefaultParagraphFont"/>
    <w:link w:val="Footer"/>
    <w:uiPriority w:val="99"/>
    <w:rsid w:val="00A23208"/>
  </w:style>
  <w:style w:type="character" w:customStyle="1" w:styleId="Heading1Char">
    <w:name w:val="Heading 1 Char"/>
    <w:basedOn w:val="DefaultParagraphFont"/>
    <w:link w:val="Heading1"/>
    <w:uiPriority w:val="9"/>
    <w:rsid w:val="00164DE6"/>
    <w:rPr>
      <w:rFonts w:asciiTheme="majorHAnsi" w:eastAsiaTheme="majorEastAsia" w:hAnsiTheme="majorHAnsi" w:cstheme="majorBidi"/>
      <w:color w:val="7F7F7F" w:themeColor="text1" w:themeTint="80"/>
      <w:sz w:val="40"/>
      <w:szCs w:val="32"/>
    </w:rPr>
  </w:style>
  <w:style w:type="character" w:customStyle="1" w:styleId="Heading2Char">
    <w:name w:val="Heading 2 Char"/>
    <w:basedOn w:val="DefaultParagraphFont"/>
    <w:link w:val="Heading2"/>
    <w:uiPriority w:val="9"/>
    <w:rsid w:val="00164DE6"/>
    <w:rPr>
      <w:rFonts w:asciiTheme="majorHAnsi" w:eastAsiaTheme="majorEastAsia" w:hAnsiTheme="majorHAnsi" w:cstheme="majorBidi"/>
      <w:color w:val="7F7F7F" w:themeColor="text1" w:themeTint="80"/>
      <w:sz w:val="32"/>
      <w:szCs w:val="26"/>
    </w:rPr>
  </w:style>
  <w:style w:type="paragraph" w:styleId="Title">
    <w:name w:val="Title"/>
    <w:basedOn w:val="Heading1"/>
    <w:next w:val="Normal"/>
    <w:link w:val="TitleChar"/>
    <w:autoRedefine/>
    <w:uiPriority w:val="10"/>
    <w:qFormat/>
    <w:rsid w:val="00164DE6"/>
    <w:pPr>
      <w:contextualSpacing/>
      <w:jc w:val="center"/>
    </w:pPr>
    <w:rPr>
      <w:spacing w:val="-10"/>
      <w:kern w:val="28"/>
      <w:sz w:val="56"/>
      <w:szCs w:val="56"/>
    </w:rPr>
  </w:style>
  <w:style w:type="character" w:customStyle="1" w:styleId="TitleChar">
    <w:name w:val="Title Char"/>
    <w:basedOn w:val="DefaultParagraphFont"/>
    <w:link w:val="Title"/>
    <w:uiPriority w:val="10"/>
    <w:rsid w:val="00164DE6"/>
    <w:rPr>
      <w:rFonts w:asciiTheme="majorHAnsi" w:eastAsiaTheme="majorEastAsia" w:hAnsiTheme="majorHAnsi" w:cstheme="majorBidi"/>
      <w:color w:val="7F7F7F" w:themeColor="text1" w:themeTint="80"/>
      <w:spacing w:val="-10"/>
      <w:kern w:val="28"/>
      <w:sz w:val="56"/>
      <w:szCs w:val="56"/>
    </w:rPr>
  </w:style>
  <w:style w:type="paragraph" w:styleId="ListParagraph">
    <w:name w:val="List Paragraph"/>
    <w:basedOn w:val="Normal"/>
    <w:uiPriority w:val="34"/>
    <w:qFormat/>
    <w:rsid w:val="00611837"/>
    <w:pPr>
      <w:ind w:left="720"/>
      <w:contextualSpacing/>
    </w:pPr>
  </w:style>
  <w:style w:type="character" w:styleId="Hyperlink">
    <w:name w:val="Hyperlink"/>
    <w:basedOn w:val="DefaultParagraphFont"/>
    <w:uiPriority w:val="99"/>
    <w:unhideWhenUsed/>
    <w:rsid w:val="00611837"/>
    <w:rPr>
      <w:color w:val="0563C1" w:themeColor="hyperlink"/>
      <w:u w:val="single"/>
    </w:rPr>
  </w:style>
  <w:style w:type="table" w:styleId="TableGrid">
    <w:name w:val="Table Grid"/>
    <w:basedOn w:val="TableNormal"/>
    <w:uiPriority w:val="39"/>
    <w:rsid w:val="006118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611837"/>
    <w:pPr>
      <w:spacing w:line="259" w:lineRule="auto"/>
      <w:outlineLvl w:val="9"/>
    </w:pPr>
    <w:rPr>
      <w:b/>
      <w:color w:val="2F5496" w:themeColor="accent1" w:themeShade="BF"/>
      <w:sz w:val="32"/>
      <w:lang w:val="en-US"/>
    </w:rPr>
  </w:style>
  <w:style w:type="paragraph" w:styleId="TOC1">
    <w:name w:val="toc 1"/>
    <w:basedOn w:val="Normal"/>
    <w:next w:val="Normal"/>
    <w:autoRedefine/>
    <w:uiPriority w:val="39"/>
    <w:unhideWhenUsed/>
    <w:rsid w:val="00611837"/>
    <w:pPr>
      <w:spacing w:after="100"/>
    </w:pPr>
  </w:style>
  <w:style w:type="paragraph" w:styleId="TOC2">
    <w:name w:val="toc 2"/>
    <w:basedOn w:val="Normal"/>
    <w:next w:val="Normal"/>
    <w:autoRedefine/>
    <w:uiPriority w:val="39"/>
    <w:unhideWhenUsed/>
    <w:rsid w:val="00611837"/>
    <w:pPr>
      <w:spacing w:after="100"/>
      <w:ind w:left="240"/>
    </w:pPr>
  </w:style>
  <w:style w:type="character" w:customStyle="1" w:styleId="apple-converted-space">
    <w:name w:val="apple-converted-space"/>
    <w:basedOn w:val="DefaultParagraphFont"/>
    <w:rsid w:val="00611837"/>
  </w:style>
  <w:style w:type="paragraph" w:customStyle="1" w:styleId="CST">
    <w:name w:val="CST"/>
    <w:basedOn w:val="Heading1"/>
    <w:autoRedefine/>
    <w:qFormat/>
    <w:rsid w:val="00B97609"/>
    <w:rPr>
      <w:b/>
    </w:rPr>
  </w:style>
  <w:style w:type="paragraph" w:styleId="TOC3">
    <w:name w:val="toc 3"/>
    <w:basedOn w:val="Normal"/>
    <w:next w:val="Normal"/>
    <w:autoRedefine/>
    <w:uiPriority w:val="39"/>
    <w:unhideWhenUsed/>
    <w:rsid w:val="00CA4D76"/>
    <w:pPr>
      <w:spacing w:after="100"/>
      <w:ind w:left="400"/>
    </w:pPr>
  </w:style>
  <w:style w:type="character" w:customStyle="1" w:styleId="Heading3Char">
    <w:name w:val="Heading 3 Char"/>
    <w:basedOn w:val="DefaultParagraphFont"/>
    <w:link w:val="Heading3"/>
    <w:uiPriority w:val="9"/>
    <w:rsid w:val="00CA4D76"/>
    <w:rPr>
      <w:rFonts w:asciiTheme="majorHAnsi" w:eastAsiaTheme="majorEastAsia" w:hAnsiTheme="majorHAnsi" w:cstheme="majorBidi"/>
      <w:color w:val="7F7F7F" w:themeColor="text1" w:themeTint="80"/>
      <w:sz w:val="28"/>
      <w:szCs w:val="24"/>
    </w:rPr>
  </w:style>
  <w:style w:type="character" w:styleId="UnresolvedMention">
    <w:name w:val="Unresolved Mention"/>
    <w:basedOn w:val="DefaultParagraphFont"/>
    <w:uiPriority w:val="99"/>
    <w:semiHidden/>
    <w:unhideWhenUsed/>
    <w:rsid w:val="00804FDA"/>
    <w:rPr>
      <w:color w:val="605E5C"/>
      <w:shd w:val="clear" w:color="auto" w:fill="E1DFDD"/>
    </w:rPr>
  </w:style>
  <w:style w:type="paragraph" w:styleId="BalloonText">
    <w:name w:val="Balloon Text"/>
    <w:basedOn w:val="Normal"/>
    <w:link w:val="BalloonTextChar"/>
    <w:uiPriority w:val="99"/>
    <w:semiHidden/>
    <w:unhideWhenUsed/>
    <w:rsid w:val="006945B6"/>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45B6"/>
    <w:rPr>
      <w:rFonts w:ascii="Segoe UI" w:hAnsi="Segoe UI" w:cs="Segoe UI"/>
      <w:sz w:val="18"/>
      <w:szCs w:val="18"/>
    </w:rPr>
  </w:style>
  <w:style w:type="character" w:styleId="CommentReference">
    <w:name w:val="annotation reference"/>
    <w:basedOn w:val="DefaultParagraphFont"/>
    <w:uiPriority w:val="99"/>
    <w:semiHidden/>
    <w:unhideWhenUsed/>
    <w:rsid w:val="008E3DE1"/>
    <w:rPr>
      <w:sz w:val="16"/>
      <w:szCs w:val="16"/>
    </w:rPr>
  </w:style>
  <w:style w:type="paragraph" w:styleId="CommentText">
    <w:name w:val="annotation text"/>
    <w:basedOn w:val="Normal"/>
    <w:link w:val="CommentTextChar"/>
    <w:uiPriority w:val="99"/>
    <w:semiHidden/>
    <w:unhideWhenUsed/>
    <w:rsid w:val="008E3DE1"/>
    <w:rPr>
      <w:szCs w:val="20"/>
    </w:rPr>
  </w:style>
  <w:style w:type="character" w:customStyle="1" w:styleId="CommentTextChar">
    <w:name w:val="Comment Text Char"/>
    <w:basedOn w:val="DefaultParagraphFont"/>
    <w:link w:val="CommentText"/>
    <w:uiPriority w:val="99"/>
    <w:semiHidden/>
    <w:rsid w:val="008E3DE1"/>
    <w:rPr>
      <w:rFonts w:ascii="Palatino" w:hAnsi="Palatino"/>
      <w:sz w:val="20"/>
      <w:szCs w:val="20"/>
    </w:rPr>
  </w:style>
  <w:style w:type="paragraph" w:styleId="CommentSubject">
    <w:name w:val="annotation subject"/>
    <w:basedOn w:val="CommentText"/>
    <w:next w:val="CommentText"/>
    <w:link w:val="CommentSubjectChar"/>
    <w:uiPriority w:val="99"/>
    <w:semiHidden/>
    <w:unhideWhenUsed/>
    <w:rsid w:val="008E3DE1"/>
    <w:rPr>
      <w:b/>
      <w:bCs/>
    </w:rPr>
  </w:style>
  <w:style w:type="character" w:customStyle="1" w:styleId="CommentSubjectChar">
    <w:name w:val="Comment Subject Char"/>
    <w:basedOn w:val="CommentTextChar"/>
    <w:link w:val="CommentSubject"/>
    <w:uiPriority w:val="99"/>
    <w:semiHidden/>
    <w:rsid w:val="008E3DE1"/>
    <w:rPr>
      <w:rFonts w:ascii="Palatino" w:hAnsi="Palatino"/>
      <w:b/>
      <w:bCs/>
      <w:sz w:val="20"/>
      <w:szCs w:val="20"/>
    </w:rPr>
  </w:style>
  <w:style w:type="paragraph" w:styleId="Revision">
    <w:name w:val="Revision"/>
    <w:hidden/>
    <w:uiPriority w:val="99"/>
    <w:semiHidden/>
    <w:rsid w:val="0070459C"/>
    <w:pPr>
      <w:spacing w:after="0" w:line="240" w:lineRule="auto"/>
    </w:pPr>
    <w:rPr>
      <w:rFonts w:ascii="Palatino" w:hAnsi="Palatino"/>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819331">
      <w:bodyDiv w:val="1"/>
      <w:marLeft w:val="0"/>
      <w:marRight w:val="0"/>
      <w:marTop w:val="0"/>
      <w:marBottom w:val="0"/>
      <w:divBdr>
        <w:top w:val="none" w:sz="0" w:space="0" w:color="auto"/>
        <w:left w:val="none" w:sz="0" w:space="0" w:color="auto"/>
        <w:bottom w:val="none" w:sz="0" w:space="0" w:color="auto"/>
        <w:right w:val="none" w:sz="0" w:space="0" w:color="auto"/>
      </w:divBdr>
    </w:div>
    <w:div w:id="733357187">
      <w:bodyDiv w:val="1"/>
      <w:marLeft w:val="0"/>
      <w:marRight w:val="0"/>
      <w:marTop w:val="0"/>
      <w:marBottom w:val="0"/>
      <w:divBdr>
        <w:top w:val="none" w:sz="0" w:space="0" w:color="auto"/>
        <w:left w:val="none" w:sz="0" w:space="0" w:color="auto"/>
        <w:bottom w:val="none" w:sz="0" w:space="0" w:color="auto"/>
        <w:right w:val="none" w:sz="0" w:space="0" w:color="auto"/>
      </w:divBdr>
    </w:div>
    <w:div w:id="1365449375">
      <w:bodyDiv w:val="1"/>
      <w:marLeft w:val="0"/>
      <w:marRight w:val="0"/>
      <w:marTop w:val="0"/>
      <w:marBottom w:val="0"/>
      <w:divBdr>
        <w:top w:val="none" w:sz="0" w:space="0" w:color="auto"/>
        <w:left w:val="none" w:sz="0" w:space="0" w:color="auto"/>
        <w:bottom w:val="none" w:sz="0" w:space="0" w:color="auto"/>
        <w:right w:val="none" w:sz="0" w:space="0" w:color="auto"/>
      </w:divBdr>
    </w:div>
    <w:div w:id="1710184131">
      <w:bodyDiv w:val="1"/>
      <w:marLeft w:val="0"/>
      <w:marRight w:val="0"/>
      <w:marTop w:val="0"/>
      <w:marBottom w:val="0"/>
      <w:divBdr>
        <w:top w:val="none" w:sz="0" w:space="0" w:color="auto"/>
        <w:left w:val="none" w:sz="0" w:space="0" w:color="auto"/>
        <w:bottom w:val="none" w:sz="0" w:space="0" w:color="auto"/>
        <w:right w:val="none" w:sz="0" w:space="0" w:color="auto"/>
      </w:divBdr>
      <w:divsChild>
        <w:div w:id="2083797925">
          <w:marLeft w:val="0"/>
          <w:marRight w:val="0"/>
          <w:marTop w:val="0"/>
          <w:marBottom w:val="0"/>
          <w:divBdr>
            <w:top w:val="none" w:sz="0" w:space="0" w:color="auto"/>
            <w:left w:val="none" w:sz="0" w:space="0" w:color="auto"/>
            <w:bottom w:val="none" w:sz="0" w:space="0" w:color="auto"/>
            <w:right w:val="none" w:sz="0" w:space="0" w:color="auto"/>
          </w:divBdr>
        </w:div>
        <w:div w:id="1054816189">
          <w:marLeft w:val="0"/>
          <w:marRight w:val="0"/>
          <w:marTop w:val="0"/>
          <w:marBottom w:val="0"/>
          <w:divBdr>
            <w:top w:val="none" w:sz="0" w:space="0" w:color="auto"/>
            <w:left w:val="none" w:sz="0" w:space="0" w:color="auto"/>
            <w:bottom w:val="none" w:sz="0" w:space="0" w:color="auto"/>
            <w:right w:val="none" w:sz="0" w:space="0" w:color="auto"/>
          </w:divBdr>
        </w:div>
      </w:divsChild>
    </w:div>
    <w:div w:id="1791513824">
      <w:bodyDiv w:val="1"/>
      <w:marLeft w:val="0"/>
      <w:marRight w:val="0"/>
      <w:marTop w:val="0"/>
      <w:marBottom w:val="0"/>
      <w:divBdr>
        <w:top w:val="none" w:sz="0" w:space="0" w:color="auto"/>
        <w:left w:val="none" w:sz="0" w:space="0" w:color="auto"/>
        <w:bottom w:val="none" w:sz="0" w:space="0" w:color="auto"/>
        <w:right w:val="none" w:sz="0" w:space="0" w:color="auto"/>
      </w:divBdr>
    </w:div>
    <w:div w:id="2064718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scientistsarehumans.com/2019/01/26/want-to-mislead-and-confuse-use-statistics/" TargetMode="External"/><Relationship Id="rId18" Type="http://schemas.openxmlformats.org/officeDocument/2006/relationships/hyperlink" Target="https://cis.cardiffmet.ac.uk/MitCircs/MitCircs/StudentDashboard" TargetMode="External"/><Relationship Id="rId3" Type="http://schemas.openxmlformats.org/officeDocument/2006/relationships/customXml" Target="../customXml/item3.xml"/><Relationship Id="rId21" Type="http://schemas.openxmlformats.org/officeDocument/2006/relationships/hyperlink" Target="http://www.cardiffmet.ac.uk/registry/academichandbook/Pages/Ah1_08.aspx" TargetMode="External"/><Relationship Id="rId7" Type="http://schemas.openxmlformats.org/officeDocument/2006/relationships/settings" Target="settings.xml"/><Relationship Id="rId12" Type="http://schemas.openxmlformats.org/officeDocument/2006/relationships/hyperlink" Target="https://repository.cardiffmet.ac.uk/handle/10369/11150" TargetMode="External"/><Relationship Id="rId17" Type="http://schemas.openxmlformats.org/officeDocument/2006/relationships/hyperlink" Target="https://study.cardiffmet.ac.uk/AcSkills/Pages/Referencing.aspx"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www.cardiffmet.ac.uk/registry/academichandbook/Documents/AH1_04_00.pdf" TargetMode="External"/><Relationship Id="rId20" Type="http://schemas.openxmlformats.org/officeDocument/2006/relationships/hyperlink" Target="http://www.cardiffmet.ac.uk/registry/academichandbook/Pages/Ah1_05.aspx"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learn.cardiffmet.ac.uk" TargetMode="External"/><Relationship Id="rId23"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hyperlink" Target="http://www.cardiffmet.ac.uk/registry/exams/Pages/Examination-Boards.aspx"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learn.cardiffmet.ac.uk" TargetMode="External"/><Relationship Id="rId22"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B89BB07CB00AC6498D3D7CE209B6CC23" ma:contentTypeVersion="15" ma:contentTypeDescription="Create a new document." ma:contentTypeScope="" ma:versionID="cba9c68a4abffa9df4e5e862a6d6da1a">
  <xsd:schema xmlns:xsd="http://www.w3.org/2001/XMLSchema" xmlns:xs="http://www.w3.org/2001/XMLSchema" xmlns:p="http://schemas.microsoft.com/office/2006/metadata/properties" xmlns:ns1="http://schemas.microsoft.com/sharepoint/v3" xmlns:ns3="1d313349-219f-45a8-805f-58f768b8dea7" xmlns:ns4="d55cdd09-8fe1-49c2-9b01-1431e0da0719" targetNamespace="http://schemas.microsoft.com/office/2006/metadata/properties" ma:root="true" ma:fieldsID="6fb5d758d69054b857d2fb1b3080ea75" ns1:_="" ns3:_="" ns4:_="">
    <xsd:import namespace="http://schemas.microsoft.com/sharepoint/v3"/>
    <xsd:import namespace="1d313349-219f-45a8-805f-58f768b8dea7"/>
    <xsd:import namespace="d55cdd09-8fe1-49c2-9b01-1431e0da0719"/>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1:_ip_UnifiedCompliancePolicyProperties" minOccurs="0"/>
                <xsd:element ref="ns1:_ip_UnifiedCompliancePolicyUIAc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7" nillable="true" ma:displayName="Unified Compliance Policy Properties" ma:hidden="true" ma:internalName="_ip_UnifiedCompliancePolicyProperties">
      <xsd:simpleType>
        <xsd:restriction base="dms:Note"/>
      </xsd:simpleType>
    </xsd:element>
    <xsd:element name="_ip_UnifiedCompliancePolicyUIAction" ma:index="18"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d313349-219f-45a8-805f-58f768b8dea7"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55cdd09-8fe1-49c2-9b01-1431e0da0719"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FF554C-90F3-4C76-A155-F1F31FE403A3}">
  <ds:schemaRefs>
    <ds:schemaRef ds:uri="http://schemas.microsoft.com/sharepoint/v3/contenttype/forms"/>
  </ds:schemaRefs>
</ds:datastoreItem>
</file>

<file path=customXml/itemProps2.xml><?xml version="1.0" encoding="utf-8"?>
<ds:datastoreItem xmlns:ds="http://schemas.openxmlformats.org/officeDocument/2006/customXml" ds:itemID="{0F0713B4-E3B2-44C0-967F-CDCFA1BA5F62}">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48A1B8CA-E983-4AF7-A47D-1A20AB4CCDD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1d313349-219f-45a8-805f-58f768b8dea7"/>
    <ds:schemaRef ds:uri="d55cdd09-8fe1-49c2-9b01-1431e0da071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668DA91-D290-420B-987F-AFC3382724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3258</Words>
  <Characters>18575</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Neil, Stuart</dc:creator>
  <cp:keywords/>
  <dc:description/>
  <cp:lastModifiedBy>Al-Ani, Hasan Kahtan</cp:lastModifiedBy>
  <cp:revision>2</cp:revision>
  <cp:lastPrinted>2021-09-06T22:37:00Z</cp:lastPrinted>
  <dcterms:created xsi:type="dcterms:W3CDTF">2022-09-14T10:46:00Z</dcterms:created>
  <dcterms:modified xsi:type="dcterms:W3CDTF">2022-09-14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89BB07CB00AC6498D3D7CE209B6CC23</vt:lpwstr>
  </property>
  <property fmtid="{D5CDD505-2E9C-101B-9397-08002B2CF9AE}" pid="3" name="Mendeley Document_1">
    <vt:lpwstr>True</vt:lpwstr>
  </property>
  <property fmtid="{D5CDD505-2E9C-101B-9397-08002B2CF9AE}" pid="4" name="Mendeley Unique User Id_1">
    <vt:lpwstr>3068821c-6c14-3f5d-a1fa-69091ad0f556</vt:lpwstr>
  </property>
  <property fmtid="{D5CDD505-2E9C-101B-9397-08002B2CF9AE}" pid="5" name="Mendeley Citation Style_1">
    <vt:lpwstr>http://www.zotero.org/styles/harvard-cite-them-right</vt:lpwstr>
  </property>
</Properties>
</file>